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B9631D" w:rsidRDefault="00B9631D" w:rsidP="00B9631D">
      <w:pPr>
        <w:keepNext/>
        <w:keepLines/>
        <w:spacing w:before="240"/>
        <w:ind w:firstLine="0"/>
        <w:jc w:val="center"/>
        <w:outlineLvl w:val="0"/>
        <w:rPr>
          <w:rFonts w:eastAsiaTheme="majorEastAsia" w:cstheme="majorBidi"/>
          <w:b/>
          <w:smallCaps/>
          <w:szCs w:val="32"/>
        </w:rPr>
      </w:pPr>
      <w:bookmarkStart w:id="0" w:name="_Toc508040699"/>
      <w:r w:rsidRPr="00B9631D">
        <w:rPr>
          <w:rFonts w:eastAsiaTheme="majorEastAsia" w:cstheme="majorBidi"/>
          <w:b/>
          <w:smallCaps/>
          <w:szCs w:val="32"/>
        </w:rPr>
        <w:t xml:space="preserve">Capítulo I. El concepto del perdón </w:t>
      </w:r>
      <w:r w:rsidR="008B7B56">
        <w:rPr>
          <w:rFonts w:eastAsiaTheme="majorEastAsia" w:cstheme="majorBidi"/>
          <w:b/>
          <w:smallCaps/>
          <w:szCs w:val="32"/>
        </w:rPr>
        <w:t xml:space="preserve">real </w:t>
      </w:r>
      <w:bookmarkEnd w:id="0"/>
      <w:r w:rsidR="008B7B56">
        <w:rPr>
          <w:rFonts w:eastAsiaTheme="majorEastAsia" w:cstheme="majorBidi"/>
          <w:b/>
          <w:smallCaps/>
          <w:szCs w:val="32"/>
        </w:rPr>
        <w:t>en la tradición jurídic</w:t>
      </w:r>
      <w:r w:rsidR="00AD04AD">
        <w:rPr>
          <w:rFonts w:eastAsiaTheme="majorEastAsia" w:cstheme="majorBidi"/>
          <w:b/>
          <w:smallCaps/>
          <w:szCs w:val="32"/>
        </w:rPr>
        <w:t>o-política</w:t>
      </w:r>
      <w:r w:rsidR="008B7B56">
        <w:rPr>
          <w:rFonts w:eastAsiaTheme="majorEastAsia" w:cstheme="majorBidi"/>
          <w:b/>
          <w:smallCaps/>
          <w:szCs w:val="32"/>
        </w:rPr>
        <w:t xml:space="preserve"> </w:t>
      </w:r>
      <w:r w:rsidR="008E1FFC">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01FC8AB2"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2974D2">
        <w:t xml:space="preserve"> que posteriormente puede verse manifestado en las peticiones y concesiones de indulto durante el siglo XVIII del Nuevo Reino de Granada.</w:t>
      </w:r>
    </w:p>
    <w:p w14:paraId="3143EDFD" w14:textId="77777777" w:rsidR="006746FE" w:rsidRPr="009600DC" w:rsidRDefault="006746FE" w:rsidP="00F42389"/>
    <w:p w14:paraId="08E0D98D" w14:textId="26633446" w:rsidR="00FF75DB" w:rsidRDefault="00FF75DB" w:rsidP="002451A7">
      <w:pPr>
        <w:pStyle w:val="Ttulo2"/>
        <w:numPr>
          <w:ilvl w:val="1"/>
          <w:numId w:val="20"/>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01D9F703" w14:textId="1005844F" w:rsidR="00B75D5F"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16"/>
      </w:r>
      <w:r w:rsidR="0062417A">
        <w:t xml:space="preserve"> afirmó:</w:t>
      </w:r>
      <w:r w:rsidR="001E0330">
        <w:t xml:space="preserve"> “El ser y poder del Rey, es una participacion del ser y poder divino: y assi re</w:t>
      </w:r>
      <w:r w:rsidR="00EB3385">
        <w:t>q</w:t>
      </w:r>
      <w:r w:rsidR="001E0330">
        <w:t xml:space="preserve">uiere </w:t>
      </w:r>
      <w:r w:rsidR="001E0330">
        <w:lastRenderedPageBreak/>
        <w:t>favor del Cielo, y divino, para poderle dignamente sustentar.”</w:t>
      </w:r>
      <w:r w:rsidR="001E0330">
        <w:rPr>
          <w:rStyle w:val="Refdenotaalpie"/>
        </w:rPr>
        <w:footnoteReference w:id="17"/>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18"/>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19"/>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20"/>
      </w:r>
    </w:p>
    <w:p w14:paraId="2164512C" w14:textId="3F47BA5D" w:rsidR="0012263D"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21"/>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22"/>
      </w:r>
      <w:r w:rsidR="006746FE">
        <w:t xml:space="preserve"> </w:t>
      </w:r>
      <w:r w:rsidR="0012263D">
        <w:t xml:space="preserve">La complejidad de la intrincada red de virtudes </w:t>
      </w:r>
      <w:r w:rsidR="0012263D">
        <w:lastRenderedPageBreak/>
        <w:t xml:space="preserve">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6746FE">
        <w:t xml:space="preserve">Desde esta perspectiva se pretende desambiguar, hasta cierto punto, la compleja polisemia de términos que dependiendo del contexto de enunciación pueden confundirse, verbigracia la gracia, clemencia, misericordia, bondad, perdón e indulto. </w:t>
      </w:r>
    </w:p>
    <w:p w14:paraId="1F67F723" w14:textId="7D473C84" w:rsidR="008C7F0E" w:rsidRDefault="003D647C" w:rsidP="002A3D12">
      <w:r>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555B42CF"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23"/>
      </w:r>
      <w:r w:rsidR="009639EA">
        <w:t xml:space="preserve"> remite a su frase</w:t>
      </w:r>
      <w:r>
        <w:t>: “</w:t>
      </w:r>
      <w:r w:rsidRPr="003145D6">
        <w:rPr>
          <w:i/>
        </w:rPr>
        <w:t>Clementia est temperantia animi in potestate ulciscendi vel lenitas superioris adversus inferiorem in constituendis poenis</w:t>
      </w:r>
      <w:r>
        <w:t xml:space="preserve">.” </w:t>
      </w:r>
      <w:r w:rsidR="00CC2DB7">
        <w:t>(</w:t>
      </w:r>
      <w:r>
        <w:t xml:space="preserve">“La clemencia es la moderación del ánimo para ejercer la potestad de venganza, o la blandura del superior respecto al inferior </w:t>
      </w:r>
      <w:r w:rsidR="00CC2DB7">
        <w:t>en la determinación de una pena</w:t>
      </w:r>
      <w:r>
        <w:t>”</w:t>
      </w:r>
      <w:r w:rsidR="00CC2DB7">
        <w:t>).</w:t>
      </w:r>
      <w:r>
        <w:rPr>
          <w:rStyle w:val="Refdenotaalpie"/>
          <w:lang w:eastAsia="es-ES"/>
        </w:rPr>
        <w:footnoteReference w:id="24"/>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 xml:space="preserve">Del mismo modo, las tres autoridades utilizadas para </w:t>
      </w:r>
      <w:r w:rsidR="00F96FD3">
        <w:lastRenderedPageBreak/>
        <w:t>mostrar el uso correcto de la palabra,</w:t>
      </w:r>
      <w:r w:rsidR="00F96FD3">
        <w:rPr>
          <w:rStyle w:val="Refdenotaalpie"/>
        </w:rPr>
        <w:footnoteReference w:id="25"/>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26"/>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27"/>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28"/>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29"/>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w:t>
      </w:r>
      <w:r w:rsidR="00FE4247">
        <w:lastRenderedPageBreak/>
        <w:t xml:space="preserve">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30"/>
      </w:r>
      <w:r w:rsidR="00FE4247">
        <w:t xml:space="preserve"> </w:t>
      </w:r>
    </w:p>
    <w:p w14:paraId="016B5DF5" w14:textId="5E430A01"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31"/>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 “</w:t>
      </w:r>
      <w:r w:rsidR="004A499C" w:rsidRPr="00FB1454">
        <w:rPr>
          <w:i/>
        </w:rPr>
        <w:t>Misericordia, et veritas, custodiunt Regem, et roboratur clementia thronus illius</w:t>
      </w:r>
      <w:r w:rsidR="00AA0E9B" w:rsidRPr="00FB1454">
        <w:rPr>
          <w:i/>
        </w:rPr>
        <w:t>.</w:t>
      </w:r>
      <w:r w:rsidR="004A499C" w:rsidRPr="00B9631D">
        <w:t>”</w:t>
      </w:r>
      <w:r w:rsidR="004A499C" w:rsidRPr="002B6C75">
        <w:rPr>
          <w:rStyle w:val="Refdenotaalpie"/>
        </w:rPr>
        <w:footnoteReference w:id="32"/>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33"/>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34"/>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35"/>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w:t>
      </w:r>
      <w:r w:rsidR="004A499C" w:rsidRPr="00B9631D">
        <w:lastRenderedPageBreak/>
        <w:t xml:space="preserve">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36"/>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37"/>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38"/>
      </w:r>
      <w:r>
        <w:t xml:space="preserve"> Se comprendía que la humanidad había sido condenada desde su origen por el pecado de Adán,</w:t>
      </w:r>
      <w:r>
        <w:rPr>
          <w:rStyle w:val="Refdenotaalpie"/>
        </w:rPr>
        <w:footnoteReference w:id="39"/>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40"/>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41"/>
      </w:r>
      <w:r>
        <w:t xml:space="preserve"> Se partía de la premisa de que la </w:t>
      </w:r>
      <w:r>
        <w:lastRenderedPageBreak/>
        <w:t xml:space="preserve">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42"/>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43"/>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44"/>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45"/>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46"/>
      </w:r>
      <w:r w:rsidR="0042190A" w:rsidRPr="00B9631D">
        <w:t>.</w:t>
      </w:r>
      <w:r w:rsidR="008E4E99">
        <w:t xml:space="preserve"> </w:t>
      </w:r>
      <w:r w:rsidR="008E4E99">
        <w:lastRenderedPageBreak/>
        <w:t>Castillo de Bovadilla advertía que “por causa del mucho rigor pueden los Jueces ser privados de los Oficios;”</w:t>
      </w:r>
      <w:r w:rsidR="008E4E99">
        <w:rPr>
          <w:rStyle w:val="Refdenotaalpie"/>
        </w:rPr>
        <w:footnoteReference w:id="47"/>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48"/>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49"/>
      </w:r>
      <w:r w:rsidR="008E4E99">
        <w:t xml:space="preserve"> </w:t>
      </w:r>
    </w:p>
    <w:p w14:paraId="620693C6" w14:textId="7F1F4384"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50"/>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51"/>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52"/>
      </w:r>
      <w:r w:rsidRPr="00B9631D">
        <w:t xml:space="preserve"> La justicia penal parte del principio que si los hombres se gobernaran de acuerdo a la ley natural, divina y humana, no sería necesario la imposición de las penas, mas siendo lo contrario, fue necesario imponer la penas “</w:t>
      </w:r>
      <w:r w:rsidRPr="00766A7E">
        <w:rPr>
          <w:i/>
        </w:rPr>
        <w:t xml:space="preserve">ut quos </w:t>
      </w:r>
      <w:r w:rsidRPr="00766A7E">
        <w:rPr>
          <w:i/>
        </w:rPr>
        <w:lastRenderedPageBreak/>
        <w:t>non allicit amor, coerceat timor</w:t>
      </w:r>
      <w:r w:rsidR="00766A7E">
        <w:t>.</w:t>
      </w:r>
      <w:r w:rsidRPr="00B9631D">
        <w:t>”</w:t>
      </w:r>
      <w:r w:rsidRPr="002B6C75">
        <w:rPr>
          <w:rStyle w:val="Refdenotaalpie"/>
        </w:rPr>
        <w:footnoteReference w:id="53"/>
      </w:r>
      <w:r w:rsidRPr="00B9631D">
        <w:t xml:space="preserve"> En este sentido, la misericordia excesiva se opondría a la justicia y se equipararía a la crueldad y la tiranía</w:t>
      </w:r>
      <w:r w:rsidR="009971E4">
        <w:t>,</w:t>
      </w:r>
      <w:r w:rsidRPr="002B6C75">
        <w:rPr>
          <w:rStyle w:val="Refdenotaalpie"/>
        </w:rPr>
        <w:footnoteReference w:id="54"/>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55"/>
      </w:r>
      <w:r w:rsidRPr="00B9631D">
        <w:t xml:space="preserve"> lo cual contradeciría un principio básico de la clemencia real que radicaba en surgir de la mera voluntad del monarca</w:t>
      </w:r>
      <w:r w:rsidR="009971E4">
        <w:t>.</w:t>
      </w:r>
      <w:r w:rsidRPr="002B6C75">
        <w:rPr>
          <w:rStyle w:val="Refdenotaalpie"/>
        </w:rPr>
        <w:footnoteReference w:id="56"/>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57"/>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58"/>
      </w:r>
      <w:r w:rsidRPr="00B9631D">
        <w:t>.</w:t>
      </w:r>
      <w:r w:rsidR="003A403C">
        <w:t xml:space="preserve"> </w:t>
      </w:r>
      <w:r w:rsidRPr="00B9631D">
        <w:t xml:space="preserve">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w:t>
      </w:r>
      <w:r w:rsidRPr="00B9631D">
        <w:lastRenderedPageBreak/>
        <w:t>son los menos; y padecen todos, quando no padecen á manos de la justicia algunos”</w:t>
      </w:r>
      <w:r w:rsidRPr="002B6C75">
        <w:rPr>
          <w:rStyle w:val="Refdenotaalpie"/>
        </w:rPr>
        <w:footnoteReference w:id="59"/>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60"/>
      </w:r>
      <w:r w:rsidRPr="00B9631D">
        <w:t>. Además, la severidad no contradeciría la misericordia puesto que la aplicación recta de justicia no implicaba dureza de corazón</w:t>
      </w:r>
      <w:r w:rsidRPr="002B6C75">
        <w:rPr>
          <w:rStyle w:val="Refdenotaalpie"/>
        </w:rPr>
        <w:footnoteReference w:id="61"/>
      </w:r>
      <w:r w:rsidRPr="00B9631D">
        <w:t>.</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62"/>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63"/>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64"/>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65"/>
      </w:r>
      <w:r w:rsidR="00B22F55">
        <w:t xml:space="preserve"> </w:t>
      </w:r>
      <w:r w:rsidR="00421861">
        <w:t xml:space="preserve">El rey podía ejercer estos actos porque se asumía como surgidos de su voluntad, del agradecimiento por los favores hechos por alguien a la monarquía o por el simple hecho de demostrar la </w:t>
      </w:r>
      <w:r w:rsidR="00421861">
        <w:lastRenderedPageBreak/>
        <w:t>liberalidad de la corona.</w:t>
      </w:r>
      <w:r w:rsidR="00BA76C0">
        <w:rPr>
          <w:rStyle w:val="Refdenotaalpie"/>
        </w:rPr>
        <w:footnoteReference w:id="66"/>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67"/>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68"/>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69"/>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70"/>
      </w:r>
      <w:r w:rsidR="008F36FD">
        <w:t xml:space="preserve"> Un patrón similar, aunque con diferentes consecuencias, se presentó con los denominados perdones “al sacar”, práctica común en los reinos españoles de Europa durante los reinados de Felipe III y IV que buscaba, en compañía </w:t>
      </w:r>
      <w:r w:rsidR="008F36FD">
        <w:lastRenderedPageBreak/>
        <w:t>de otras estrategias, paliar la crisis financiera de la monarquía.</w:t>
      </w:r>
      <w:r w:rsidR="008F36FD">
        <w:rPr>
          <w:rStyle w:val="Refdenotaalpie"/>
        </w:rPr>
        <w:footnoteReference w:id="71"/>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72"/>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73"/>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74"/>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 xml:space="preserve">Esta interpretación </w:t>
      </w:r>
      <w:r w:rsidR="004956DE">
        <w:lastRenderedPageBreak/>
        <w:t>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75"/>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76"/>
      </w:r>
    </w:p>
    <w:p w14:paraId="63D8AD71" w14:textId="033AF581" w:rsidR="00C001C4" w:rsidRDefault="00C001C4" w:rsidP="004C226D">
      <w:pPr>
        <w:rPr>
          <w:lang w:eastAsia="es-ES"/>
        </w:rPr>
      </w:pP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lastRenderedPageBreak/>
        <w:t>PODER POLÍTICO</w:t>
      </w:r>
    </w:p>
    <w:p w14:paraId="57AC6002" w14:textId="55E093F3" w:rsidR="00211A92" w:rsidRDefault="00211A92" w:rsidP="00211A92">
      <w:r>
        <w:t>Iurisdictio: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0C0BB5AF" w:rsidR="00132E3A" w:rsidRDefault="00F24859" w:rsidP="00866385">
      <w:r>
        <w:t>Voluntad, controlada por la razón (sentido inmanent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77"/>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6C930A92" w14:textId="0E61BD1C" w:rsidR="00242AB4" w:rsidRDefault="00977FCA" w:rsidP="00B8078A">
      <w:pPr>
        <w:pStyle w:val="Ttulo2"/>
      </w:pPr>
      <w:r>
        <w:t xml:space="preserve"> </w:t>
      </w:r>
      <w:r w:rsidR="00B8078A">
        <w:t xml:space="preserve">1.2. </w:t>
      </w:r>
      <w:r>
        <w:t>Clemencia, castigo y</w:t>
      </w:r>
      <w:r w:rsidR="00242AB4">
        <w:t xml:space="preserve"> </w:t>
      </w:r>
      <w:r>
        <w:t>la naturaleza de la potestad regia</w:t>
      </w:r>
    </w:p>
    <w:p w14:paraId="3215D291" w14:textId="5BAA8851" w:rsidR="00977FCA" w:rsidRDefault="00977FCA" w:rsidP="00242AB4">
      <w:pPr>
        <w:rPr>
          <w:lang w:val="es-ES_tradnl" w:eastAsia="es-ES"/>
        </w:rPr>
      </w:pPr>
      <w:r w:rsidRPr="008F5280">
        <w:rPr>
          <w:highlight w:val="yellow"/>
          <w:lang w:val="es-ES_tradnl" w:eastAsia="es-ES"/>
        </w:rPr>
        <w:t>¿Por qué dios le otorga al príncipe su poder? Para castigar y perdonar. Según Mariana, las sociedades y la potestad regia surgen con el propósito de protegerse de los peligros de la violencia y los asesinatos, es decir, de los abusos de los fuertes a los débiles.</w:t>
      </w:r>
      <w:r w:rsidR="00E341E0" w:rsidRPr="008F5280">
        <w:rPr>
          <w:rStyle w:val="Refdenotaalpie"/>
          <w:highlight w:val="yellow"/>
          <w:lang w:val="es-ES_tradnl" w:eastAsia="es-ES"/>
        </w:rPr>
        <w:footnoteReference w:id="78"/>
      </w:r>
      <w:r>
        <w:rPr>
          <w:lang w:val="es-ES_tradnl" w:eastAsia="es-ES"/>
        </w:rPr>
        <w:t xml:space="preserve"> </w:t>
      </w:r>
      <w:r w:rsidR="008F5280">
        <w:rPr>
          <w:lang w:val="es-ES_tradnl" w:eastAsia="es-ES"/>
        </w:rPr>
        <w:t>El castigo como demostración de la fuerza del príncipe tendría como origen evitar que los “malvados” actuaran contra los “buenos”, pero si todo fuese temor, el rey no podría atraer el amor de los súbditos, por ello dios le otorgó la clemencia como modo de canalizar su compasión y atraer el amor.</w:t>
      </w:r>
    </w:p>
    <w:p w14:paraId="0A3BCC89" w14:textId="77777777" w:rsidR="00977FCA" w:rsidRDefault="00977FCA" w:rsidP="00242AB4">
      <w:pPr>
        <w:rPr>
          <w:lang w:val="es-ES_tradnl" w:eastAsia="es-ES"/>
        </w:rPr>
      </w:pPr>
    </w:p>
    <w:p w14:paraId="600981BE" w14:textId="77777777" w:rsidR="00242AB4" w:rsidRDefault="00242AB4" w:rsidP="00242AB4">
      <w:pPr>
        <w:rPr>
          <w:lang w:val="es-ES_tradnl" w:eastAsia="es-ES"/>
        </w:rPr>
      </w:pPr>
      <w:r>
        <w:rPr>
          <w:lang w:val="es-ES_tradnl" w:eastAsia="es-ES"/>
        </w:rPr>
        <w:t xml:space="preserve">La clemencia era inherente al poder monárquico, caso contrario, el poder riguroso ejercido sobre los súbditos, era la tiranía. </w:t>
      </w:r>
    </w:p>
    <w:p w14:paraId="67C335DB" w14:textId="77777777" w:rsidR="00242AB4" w:rsidRPr="00832F46" w:rsidRDefault="00242AB4" w:rsidP="00242AB4">
      <w:pPr>
        <w:rPr>
          <w:lang w:val="es-ES_tradnl" w:eastAsia="es-ES"/>
        </w:rPr>
      </w:pPr>
    </w:p>
    <w:p w14:paraId="46F5F89C" w14:textId="77777777" w:rsidR="00242AB4" w:rsidRDefault="00242AB4" w:rsidP="00242AB4">
      <w:r w:rsidRPr="00B9631D">
        <w:lastRenderedPageBreak/>
        <w:t xml:space="preserve">La lógica de la cultura jurisdiccional del </w:t>
      </w:r>
      <w:r w:rsidRPr="00B9631D">
        <w:rPr>
          <w:i/>
        </w:rPr>
        <w:t>ius commune</w:t>
      </w:r>
      <w:r w:rsidRPr="00B9631D">
        <w:t xml:space="preserve"> indicaba que Dios era la fuente de toda </w:t>
      </w:r>
      <w:r>
        <w:t>potestad</w:t>
      </w:r>
      <w:r w:rsidRPr="002B6C75">
        <w:rPr>
          <w:rStyle w:val="Refdenotaalpie"/>
        </w:rPr>
        <w:footnoteReference w:id="79"/>
      </w:r>
      <w:r w:rsidRPr="00B9631D">
        <w:t>, por la cual se les había dado autoridad a los pontífices y príncipes para juzgar y gobernar</w:t>
      </w:r>
      <w:r w:rsidRPr="002B6C75">
        <w:rPr>
          <w:rStyle w:val="Refdenotaalpie"/>
        </w:rPr>
        <w:footnoteReference w:id="80"/>
      </w:r>
      <w:r w:rsidRPr="00B9631D">
        <w:t xml:space="preserve">. En el caso del monarca se denominaba majestad, sinónimo de </w:t>
      </w:r>
      <w:r w:rsidRPr="00B9631D">
        <w:rPr>
          <w:i/>
        </w:rPr>
        <w:t>potestas</w:t>
      </w:r>
      <w:r w:rsidRPr="00B9631D">
        <w:t>, con la cual podía hacer uso del castigo</w:t>
      </w:r>
      <w:r w:rsidRPr="002B6C75">
        <w:rPr>
          <w:rStyle w:val="Refdenotaalpie"/>
        </w:rPr>
        <w:footnoteReference w:id="81"/>
      </w:r>
      <w:r w:rsidRPr="00B9631D">
        <w:t>, para ser temido, y de la misericordia, para ser amado</w:t>
      </w:r>
      <w:r w:rsidRPr="002B6C75">
        <w:rPr>
          <w:rStyle w:val="Refdenotaalpie"/>
        </w:rPr>
        <w:footnoteReference w:id="82"/>
      </w:r>
      <w:r w:rsidRPr="00B9631D">
        <w:t>.</w:t>
      </w:r>
      <w:r w:rsidRPr="00D976B0">
        <w:t xml:space="preserve"> </w:t>
      </w:r>
      <w:r>
        <w:t>En esta lógica, era el temor a la espada lo que hacía agradecer la clemencia, cuando el rey o sus delegados pudiendo castigar justificadamente no lo hacía estaban demostrando la grandeza del príncipe</w:t>
      </w:r>
      <w:r>
        <w:rPr>
          <w:rStyle w:val="Refdenotaalpie"/>
        </w:rPr>
        <w:footnoteReference w:id="83"/>
      </w:r>
      <w:r>
        <w:t>.</w:t>
      </w:r>
    </w:p>
    <w:p w14:paraId="654F61A5" w14:textId="77777777" w:rsidR="00242AB4" w:rsidRPr="0083523B" w:rsidRDefault="00242AB4" w:rsidP="00242AB4"/>
    <w:p w14:paraId="3161E324" w14:textId="77777777" w:rsidR="00242AB4" w:rsidRDefault="00242AB4" w:rsidP="00242AB4">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84"/>
      </w:r>
      <w:r>
        <w:t xml:space="preserve"> De allí la idea, tomada de Séneca y difundida vía Tomás de Aquino, según la cual perdonar </w:t>
      </w:r>
      <w:r>
        <w:lastRenderedPageBreak/>
        <w:t>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85"/>
      </w:r>
    </w:p>
    <w:p w14:paraId="13539AA5" w14:textId="77777777" w:rsidR="00242AB4" w:rsidRDefault="00242AB4" w:rsidP="00242AB4"/>
    <w:p w14:paraId="0960791F" w14:textId="77777777" w:rsidR="00242AB4" w:rsidRPr="00466C1B" w:rsidRDefault="00242AB4" w:rsidP="00242AB4"/>
    <w:p w14:paraId="5513512F" w14:textId="77777777" w:rsidR="00242AB4" w:rsidRDefault="00242AB4" w:rsidP="00242AB4">
      <w:r>
        <w:t>La justicia y la misericordia se consideraba debían ir juntas en los procedimientos judiciales, como alegorizó Calderón de la Barca:</w:t>
      </w:r>
    </w:p>
    <w:p w14:paraId="611E5762" w14:textId="77777777" w:rsidR="00242AB4" w:rsidRDefault="00242AB4" w:rsidP="00242AB4">
      <w:pPr>
        <w:pStyle w:val="Cita"/>
      </w:pPr>
      <w:r>
        <w:t>Id, pues, con la circunstancia</w:t>
      </w:r>
    </w:p>
    <w:p w14:paraId="640B263D" w14:textId="77777777" w:rsidR="00242AB4" w:rsidRDefault="00242AB4" w:rsidP="00242AB4">
      <w:pPr>
        <w:pStyle w:val="Cita"/>
      </w:pPr>
      <w:r>
        <w:t>de que vas, Misericordia,</w:t>
      </w:r>
    </w:p>
    <w:p w14:paraId="1AC6D19F" w14:textId="77777777" w:rsidR="00242AB4" w:rsidRDefault="00242AB4" w:rsidP="00242AB4">
      <w:pPr>
        <w:pStyle w:val="Cita"/>
      </w:pPr>
      <w:r>
        <w:t>de Justicia acompañada,</w:t>
      </w:r>
    </w:p>
    <w:p w14:paraId="586483F9" w14:textId="77777777" w:rsidR="00242AB4" w:rsidRDefault="00242AB4" w:rsidP="00242AB4">
      <w:pPr>
        <w:pStyle w:val="Cita"/>
      </w:pPr>
      <w:r>
        <w:t xml:space="preserve">para que guardes justicia; </w:t>
      </w:r>
    </w:p>
    <w:p w14:paraId="2327BEAD" w14:textId="77777777" w:rsidR="00242AB4" w:rsidRDefault="00242AB4" w:rsidP="00242AB4">
      <w:pPr>
        <w:pStyle w:val="Cita"/>
      </w:pPr>
      <w:r>
        <w:t>y tú, Justicia, repara</w:t>
      </w:r>
    </w:p>
    <w:p w14:paraId="46CAB6CF" w14:textId="77777777" w:rsidR="00242AB4" w:rsidRDefault="00242AB4" w:rsidP="00242AB4">
      <w:pPr>
        <w:pStyle w:val="Cita"/>
      </w:pPr>
      <w:r>
        <w:t>en que con Misericordia</w:t>
      </w:r>
    </w:p>
    <w:p w14:paraId="69D3F35F" w14:textId="77777777" w:rsidR="00242AB4" w:rsidRDefault="00242AB4" w:rsidP="00242AB4">
      <w:pPr>
        <w:pStyle w:val="Cita"/>
      </w:pPr>
      <w:r>
        <w:t>vas también para guardarla;</w:t>
      </w:r>
    </w:p>
    <w:p w14:paraId="032C6AFE" w14:textId="77777777" w:rsidR="00242AB4" w:rsidRDefault="00242AB4" w:rsidP="00242AB4">
      <w:pPr>
        <w:pStyle w:val="Cita"/>
      </w:pPr>
      <w:r>
        <w:t>que no será acierto en una</w:t>
      </w:r>
    </w:p>
    <w:p w14:paraId="5A113FD4" w14:textId="77777777" w:rsidR="00242AB4" w:rsidRDefault="00242AB4" w:rsidP="00242AB4">
      <w:pPr>
        <w:pStyle w:val="Cita"/>
      </w:pPr>
      <w:r>
        <w:t>si no se da unión en ambas.</w:t>
      </w:r>
      <w:r>
        <w:rPr>
          <w:rStyle w:val="Refdenotaalpie"/>
        </w:rPr>
        <w:footnoteReference w:id="86"/>
      </w:r>
      <w:r>
        <w:t xml:space="preserve"> </w:t>
      </w:r>
    </w:p>
    <w:p w14:paraId="62CA92A4" w14:textId="77777777" w:rsidR="00242AB4" w:rsidRPr="00CE1F32" w:rsidRDefault="00242AB4" w:rsidP="00242AB4"/>
    <w:p w14:paraId="10687A45" w14:textId="77777777" w:rsidR="00242AB4" w:rsidRDefault="00242AB4" w:rsidP="00242AB4"/>
    <w:p w14:paraId="58B6C5D3" w14:textId="435576AB" w:rsidR="00132E3A" w:rsidRDefault="00B8078A" w:rsidP="00B8078A">
      <w:pPr>
        <w:pStyle w:val="Ttulo2"/>
      </w:pPr>
      <w:r>
        <w:t xml:space="preserve">1.3. </w:t>
      </w:r>
      <w:r w:rsidR="0064159E">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87"/>
      </w:r>
      <w:r w:rsidR="00AF1BA2" w:rsidRPr="009956C8">
        <w:t>. Como señaló Murillo Velarde</w:t>
      </w:r>
      <w:r w:rsidR="00AF1BA2" w:rsidRPr="009956C8">
        <w:rPr>
          <w:vertAlign w:val="superscript"/>
        </w:rPr>
        <w:footnoteReference w:id="88"/>
      </w:r>
      <w:r w:rsidR="00AF1BA2" w:rsidRPr="009956C8">
        <w:t xml:space="preserve">, esta forma era característica de la legislación castellana y con ella se pretendía precisar la compleja polisemia relacionada con dicha gracia, transferida al derecho hispano </w:t>
      </w:r>
      <w:r w:rsidR="00AF1BA2" w:rsidRPr="009956C8">
        <w:lastRenderedPageBreak/>
        <w:t xml:space="preserve">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89"/>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90"/>
      </w:r>
    </w:p>
    <w:p w14:paraId="356ED45F" w14:textId="77777777" w:rsidR="00AF1BA2" w:rsidRPr="009956C8" w:rsidRDefault="00AF1BA2" w:rsidP="00AF1BA2"/>
    <w:p w14:paraId="43046F46" w14:textId="77D603B8" w:rsidR="0064159E" w:rsidRDefault="00AF1BA2" w:rsidP="00AF1BA2">
      <w:r w:rsidRPr="009956C8">
        <w:t xml:space="preserve">La diferencia es sutil pero no baladí. Con el indulto se modificaba la pena, se suavizaba, pero con el perdón se regresaba la honra, por ende, alguien que era liberado de la prisión </w:t>
      </w:r>
      <w:r w:rsidRPr="009956C8">
        <w:lastRenderedPageBreak/>
        <w:t>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91"/>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p w14:paraId="10F069FF" w14:textId="209C8450" w:rsidR="00E37837" w:rsidRDefault="001056D4" w:rsidP="001056D4">
      <w:pPr>
        <w:pStyle w:val="Ttulo1"/>
      </w:pPr>
      <w:r>
        <w:t>Capítulo II.</w:t>
      </w:r>
      <w:r w:rsidR="00E37837">
        <w:t xml:space="preserve"> Generalidades en el uso del perdón</w:t>
      </w:r>
    </w:p>
    <w:p w14:paraId="62D4B296" w14:textId="77777777" w:rsidR="00E37837" w:rsidRDefault="00E37837" w:rsidP="001056D4">
      <w:r>
        <w:t>Lo que se podía considerar como costumbre y buen actuar en el perdón. Una buena política de clemencia debería seguir los siguientes preceptos:</w:t>
      </w:r>
    </w:p>
    <w:p w14:paraId="45417B8B" w14:textId="77777777" w:rsidR="00E37837" w:rsidRDefault="00E37837" w:rsidP="001056D4">
      <w:r>
        <w:t xml:space="preserve">Promulgación: parte de la voluntad de hacer el bien, liberar de las cadenas a aquellos que sufren y no representan una amenaza para las repúblicas. </w:t>
      </w:r>
    </w:p>
    <w:p w14:paraId="2659F95A" w14:textId="77777777" w:rsidR="003C75C0" w:rsidRDefault="003C75C0" w:rsidP="001056D4"/>
    <w:p w14:paraId="64BFAA90" w14:textId="77B197C7" w:rsidR="003C75C0" w:rsidRDefault="001056D4" w:rsidP="001056D4">
      <w:pPr>
        <w:pStyle w:val="Ttulo2"/>
      </w:pPr>
      <w:r>
        <w:lastRenderedPageBreak/>
        <w:t>2.</w:t>
      </w:r>
      <w:r w:rsidR="003C75C0">
        <w:t>1.</w:t>
      </w:r>
      <w:r>
        <w:t xml:space="preserve"> </w:t>
      </w:r>
      <w:r w:rsidR="003C75C0">
        <w:t>Delitos exceptuados</w:t>
      </w:r>
    </w:p>
    <w:p w14:paraId="465FEDD9" w14:textId="77777777" w:rsidR="003C75C0" w:rsidRPr="003C75C0" w:rsidRDefault="003C75C0" w:rsidP="001056D4">
      <w:pPr>
        <w:rPr>
          <w:lang w:eastAsia="es-ES"/>
        </w:rPr>
      </w:pPr>
      <w:r w:rsidRPr="003C75C0">
        <w:rPr>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3C75C0">
        <w:rPr>
          <w:vertAlign w:val="superscript"/>
          <w:lang w:eastAsia="es-ES"/>
        </w:rPr>
        <w:footnoteReference w:id="92"/>
      </w:r>
      <w:r w:rsidRPr="003C75C0">
        <w:rPr>
          <w:lang w:eastAsia="es-ES"/>
        </w:rPr>
        <w:t>, la injuria causada por una bofetada</w:t>
      </w:r>
      <w:r w:rsidRPr="003C75C0">
        <w:rPr>
          <w:vertAlign w:val="superscript"/>
          <w:lang w:eastAsia="es-ES"/>
        </w:rPr>
        <w:footnoteReference w:id="93"/>
      </w:r>
      <w:r w:rsidRPr="003C75C0">
        <w:rPr>
          <w:lang w:eastAsia="es-ES"/>
        </w:rPr>
        <w:t>, el asesinato de sacerdote y la alevosía</w:t>
      </w:r>
      <w:r w:rsidRPr="003C75C0">
        <w:rPr>
          <w:vertAlign w:val="superscript"/>
          <w:lang w:eastAsia="es-ES"/>
        </w:rPr>
        <w:footnoteReference w:id="94"/>
      </w:r>
      <w:r w:rsidRPr="003C75C0">
        <w:rPr>
          <w:lang w:eastAsia="es-ES"/>
        </w:rPr>
        <w:t>, la fabricación de moneda falsa</w:t>
      </w:r>
      <w:r w:rsidRPr="003C75C0">
        <w:rPr>
          <w:vertAlign w:val="superscript"/>
          <w:lang w:eastAsia="es-ES"/>
        </w:rPr>
        <w:footnoteReference w:id="95"/>
      </w:r>
      <w:r w:rsidRPr="003C75C0">
        <w:rPr>
          <w:lang w:eastAsia="es-ES"/>
        </w:rPr>
        <w:t>,  los que usurparan pastos y bosques públicos</w:t>
      </w:r>
      <w:r w:rsidRPr="003C75C0">
        <w:rPr>
          <w:vertAlign w:val="superscript"/>
          <w:lang w:eastAsia="es-ES"/>
        </w:rPr>
        <w:footnoteReference w:id="96"/>
      </w:r>
      <w:r w:rsidRPr="003C75C0">
        <w:rPr>
          <w:lang w:eastAsia="es-ES"/>
        </w:rPr>
        <w:t>; aquellos que los reinos requirieron a los reyes para que no perdonara: la plantación de viñas</w:t>
      </w:r>
      <w:r w:rsidRPr="003C75C0">
        <w:rPr>
          <w:vertAlign w:val="superscript"/>
          <w:lang w:eastAsia="es-ES"/>
        </w:rPr>
        <w:footnoteReference w:id="97"/>
      </w:r>
      <w:r w:rsidRPr="003C75C0">
        <w:rPr>
          <w:lang w:eastAsia="es-ES"/>
        </w:rPr>
        <w:t>, cohecho</w:t>
      </w:r>
      <w:r w:rsidRPr="003C75C0">
        <w:rPr>
          <w:vertAlign w:val="superscript"/>
          <w:lang w:eastAsia="es-ES"/>
        </w:rPr>
        <w:footnoteReference w:id="98"/>
      </w:r>
      <w:r w:rsidRPr="003C75C0">
        <w:rPr>
          <w:lang w:eastAsia="es-ES"/>
        </w:rPr>
        <w:t>, baratería</w:t>
      </w:r>
      <w:r w:rsidRPr="003C75C0">
        <w:rPr>
          <w:vertAlign w:val="superscript"/>
          <w:lang w:eastAsia="es-ES"/>
        </w:rPr>
        <w:footnoteReference w:id="99"/>
      </w:r>
      <w:r w:rsidRPr="003C75C0">
        <w:rPr>
          <w:lang w:eastAsia="es-ES"/>
        </w:rPr>
        <w:t>, retención de propios y hacienda de los pueblos</w:t>
      </w:r>
      <w:r w:rsidRPr="003C75C0">
        <w:rPr>
          <w:vertAlign w:val="superscript"/>
          <w:lang w:eastAsia="es-ES"/>
        </w:rPr>
        <w:footnoteReference w:id="100"/>
      </w:r>
      <w:r w:rsidRPr="003C75C0">
        <w:rPr>
          <w:lang w:eastAsia="es-ES"/>
        </w:rPr>
        <w:t xml:space="preserve">; y los que se acostumbraba excluir de los indultos generales: crimen de lesa </w:t>
      </w:r>
      <w:r w:rsidRPr="003C75C0">
        <w:rPr>
          <w:lang w:eastAsia="es-ES"/>
        </w:rPr>
        <w:lastRenderedPageBreak/>
        <w:t>majestad divina (herejía, blasfemia, apostasía, adivinación, encantadores y hechiceros)</w:t>
      </w:r>
      <w:r w:rsidRPr="003C75C0">
        <w:rPr>
          <w:vertAlign w:val="superscript"/>
          <w:lang w:eastAsia="es-ES"/>
        </w:rPr>
        <w:footnoteReference w:id="101"/>
      </w:r>
      <w:r w:rsidRPr="003C75C0">
        <w:rPr>
          <w:lang w:eastAsia="es-ES"/>
        </w:rPr>
        <w:t xml:space="preserve"> o humana (sedición, conspiración y conjuración)</w:t>
      </w:r>
      <w:r w:rsidRPr="003C75C0">
        <w:rPr>
          <w:vertAlign w:val="superscript"/>
          <w:lang w:eastAsia="es-ES"/>
        </w:rPr>
        <w:footnoteReference w:id="102"/>
      </w:r>
      <w:r w:rsidRPr="003C75C0">
        <w:rPr>
          <w:lang w:eastAsia="es-ES"/>
        </w:rPr>
        <w:t>, sodomía</w:t>
      </w:r>
      <w:r w:rsidRPr="003C75C0">
        <w:rPr>
          <w:vertAlign w:val="superscript"/>
          <w:lang w:eastAsia="es-ES"/>
        </w:rPr>
        <w:footnoteReference w:id="103"/>
      </w:r>
      <w:r w:rsidRPr="003C75C0">
        <w:rPr>
          <w:lang w:eastAsia="es-ES"/>
        </w:rPr>
        <w:t>, hurto</w:t>
      </w:r>
      <w:r w:rsidRPr="003C75C0">
        <w:rPr>
          <w:vertAlign w:val="superscript"/>
          <w:lang w:eastAsia="es-ES"/>
        </w:rPr>
        <w:footnoteReference w:id="104"/>
      </w:r>
      <w:r w:rsidRPr="003C75C0">
        <w:rPr>
          <w:lang w:eastAsia="es-ES"/>
        </w:rPr>
        <w:t>, falsedad</w:t>
      </w:r>
      <w:r w:rsidRPr="003C75C0">
        <w:rPr>
          <w:vertAlign w:val="superscript"/>
          <w:lang w:eastAsia="es-ES"/>
        </w:rPr>
        <w:footnoteReference w:id="105"/>
      </w:r>
      <w:r w:rsidRPr="003C75C0">
        <w:rPr>
          <w:lang w:eastAsia="es-ES"/>
        </w:rPr>
        <w:t>, blasfemia</w:t>
      </w:r>
      <w:r w:rsidRPr="003C75C0">
        <w:rPr>
          <w:vertAlign w:val="superscript"/>
          <w:lang w:eastAsia="es-ES"/>
        </w:rPr>
        <w:footnoteReference w:id="106"/>
      </w:r>
      <w:r w:rsidRPr="003C75C0">
        <w:rPr>
          <w:lang w:eastAsia="es-ES"/>
        </w:rPr>
        <w:t xml:space="preserve"> y resistencia a la justicia</w:t>
      </w:r>
      <w:r w:rsidRPr="003C75C0">
        <w:rPr>
          <w:vertAlign w:val="superscript"/>
          <w:lang w:eastAsia="es-ES"/>
        </w:rPr>
        <w:footnoteReference w:id="107"/>
      </w:r>
      <w:r w:rsidRPr="003C75C0">
        <w:rPr>
          <w:lang w:eastAsia="es-ES"/>
        </w:rPr>
        <w:t>. Además de los anteriores, la mayoría de indultos generales del siglo XVIII excluyeron del perdón a los delitos de incendiario y la malversación de la Real Hacienda</w:t>
      </w:r>
      <w:r w:rsidRPr="003C75C0">
        <w:rPr>
          <w:vertAlign w:val="superscript"/>
          <w:lang w:eastAsia="es-ES"/>
        </w:rPr>
        <w:footnoteReference w:id="108"/>
      </w:r>
      <w:r w:rsidRPr="003C75C0">
        <w:rPr>
          <w:lang w:eastAsia="es-ES"/>
        </w:rPr>
        <w:t>, los cuales podrían comprenderse dentro del amplio espectro de la traición</w:t>
      </w:r>
      <w:r w:rsidRPr="003C75C0">
        <w:rPr>
          <w:vertAlign w:val="superscript"/>
          <w:lang w:eastAsia="es-ES"/>
        </w:rPr>
        <w:footnoteReference w:id="109"/>
      </w:r>
      <w:r w:rsidRPr="003C75C0">
        <w:rPr>
          <w:lang w:eastAsia="es-ES"/>
        </w:rPr>
        <w:t xml:space="preserve">. </w:t>
      </w:r>
    </w:p>
    <w:p w14:paraId="69346EE7" w14:textId="77777777" w:rsidR="003C75C0" w:rsidRPr="003C75C0" w:rsidRDefault="003C75C0" w:rsidP="001056D4">
      <w:pPr>
        <w:rPr>
          <w:lang w:eastAsia="es-ES"/>
        </w:rPr>
      </w:pPr>
      <w:r w:rsidRPr="003C75C0">
        <w:rPr>
          <w:lang w:eastAsia="es-ES"/>
        </w:rPr>
        <w:t xml:space="preserve">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w:t>
      </w:r>
      <w:r w:rsidRPr="003C75C0">
        <w:rPr>
          <w:lang w:eastAsia="es-ES"/>
        </w:rPr>
        <w:lastRenderedPageBreak/>
        <w:t>1848</w:t>
      </w:r>
      <w:r w:rsidRPr="003C75C0">
        <w:rPr>
          <w:vertAlign w:val="superscript"/>
          <w:lang w:eastAsia="es-ES"/>
        </w:rPr>
        <w:footnoteReference w:id="110"/>
      </w:r>
      <w:r w:rsidRPr="003C75C0">
        <w:rPr>
          <w:lang w:eastAsia="es-ES"/>
        </w:rPr>
        <w:t>) y que fue tomada como prototipo por Vicente Vizcaíno para ejemplificar los delitos exceptuados del perdón general</w:t>
      </w:r>
      <w:r w:rsidRPr="003C75C0">
        <w:rPr>
          <w:vertAlign w:val="superscript"/>
          <w:lang w:eastAsia="es-ES"/>
        </w:rPr>
        <w:footnoteReference w:id="111"/>
      </w:r>
      <w:r w:rsidRPr="003C75C0">
        <w:rPr>
          <w:lang w:eastAsia="es-ES"/>
        </w:rPr>
        <w:t>. La fórmula que aparecería en todas estas cédulas sería:</w:t>
      </w:r>
    </w:p>
    <w:p w14:paraId="1B8F824A" w14:textId="77777777" w:rsidR="003C75C0" w:rsidRPr="003C75C0" w:rsidRDefault="003C75C0" w:rsidP="001056D4">
      <w:pPr>
        <w:pStyle w:val="Cita"/>
        <w:rPr>
          <w:lang w:eastAsia="es-ES"/>
        </w:rPr>
      </w:pPr>
      <w:r w:rsidRPr="003C75C0">
        <w:rPr>
          <w:lang w:eastAsia="es-ES"/>
        </w:rPr>
        <w:t>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Reyno, el de blasfemia, el de sodomía, el hurto, el cohecho y baratería, el de falsedad, el de resistencia a la Justicia, el de desafío, y el de mala versación de mi Real  Hacienda”</w:t>
      </w:r>
      <w:r w:rsidRPr="003C75C0">
        <w:rPr>
          <w:vertAlign w:val="superscript"/>
          <w:lang w:eastAsia="es-ES"/>
        </w:rPr>
        <w:footnoteReference w:id="112"/>
      </w:r>
    </w:p>
    <w:p w14:paraId="27B0640F" w14:textId="77777777" w:rsidR="003C75C0" w:rsidRPr="003C75C0" w:rsidRDefault="003C75C0" w:rsidP="001056D4">
      <w:pPr>
        <w:rPr>
          <w:lang w:eastAsia="es-ES"/>
        </w:rPr>
      </w:pPr>
    </w:p>
    <w:p w14:paraId="19BA32CD" w14:textId="77777777" w:rsidR="00E37837" w:rsidRDefault="00E37837" w:rsidP="001056D4">
      <w:r>
        <w:t>Delitos exceptuados: ciertos delitos son exceptuados, basándose en el sentido de ser tan aberrantes que no podrían estar incluidos en la clemencia sin representar un daño al orden de la república.</w:t>
      </w:r>
    </w:p>
    <w:p w14:paraId="1A0C6E02" w14:textId="77777777" w:rsidR="003C75C0" w:rsidRDefault="003C75C0" w:rsidP="001056D4"/>
    <w:p w14:paraId="72CA7A23" w14:textId="561A597C" w:rsidR="00E37837" w:rsidRDefault="001056D4" w:rsidP="001056D4">
      <w:pPr>
        <w:pStyle w:val="Ttulo2"/>
      </w:pPr>
      <w:r>
        <w:t>2</w:t>
      </w:r>
      <w:r w:rsidR="003C75C0">
        <w:t xml:space="preserve">.2. </w:t>
      </w:r>
      <w:r w:rsidR="00E37837">
        <w:t>Clasificación de los indultos: generales, particulares, etc.</w:t>
      </w:r>
    </w:p>
    <w:p w14:paraId="05549611" w14:textId="77777777" w:rsidR="003C75C0" w:rsidRPr="003C75C0" w:rsidRDefault="00F24859" w:rsidP="003C75C0">
      <w:r>
        <w:t xml:space="preserve"> </w:t>
      </w:r>
    </w:p>
    <w:p w14:paraId="190DC3B9" w14:textId="77777777" w:rsidR="003C75C0" w:rsidRPr="003C75C0" w:rsidRDefault="003C75C0" w:rsidP="003C75C0">
      <w:r w:rsidRPr="003C75C0">
        <w:rPr>
          <w:highlight w:val="yellow"/>
        </w:rPr>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3C75C0">
        <w:rPr>
          <w:vertAlign w:val="superscript"/>
        </w:rPr>
        <w:footnoteReference w:id="113"/>
      </w:r>
      <w:r w:rsidRPr="003C75C0">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3C75C0">
        <w:rPr>
          <w:vertAlign w:val="superscript"/>
        </w:rPr>
        <w:footnoteReference w:id="114"/>
      </w:r>
      <w:r w:rsidRPr="003C75C0">
        <w:t xml:space="preserve">. Esta distinción es fundamental en tanto permite </w:t>
      </w:r>
      <w:r w:rsidRPr="003C75C0">
        <w:lastRenderedPageBreak/>
        <w:t>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o ganar combatientes del bando contrario</w:t>
      </w:r>
      <w:r w:rsidRPr="003C75C0">
        <w:rPr>
          <w:vertAlign w:val="superscript"/>
        </w:rPr>
        <w:footnoteReference w:id="115"/>
      </w:r>
      <w:r w:rsidRPr="003C75C0">
        <w:t>. Por otra parte, los reos presentes y ausentes aprovecharon la costumbre celebratoria para acogerse al indulto general más amplio y con ello pretender su posible libertad y restauración de la honra perdida tras el crimen.</w:t>
      </w:r>
    </w:p>
    <w:p w14:paraId="3F66C849" w14:textId="0C3AFB6D" w:rsidR="003C75C0" w:rsidRPr="003C75C0" w:rsidRDefault="003C75C0" w:rsidP="003C75C0">
      <w:pPr>
        <w:rPr>
          <w:iCs/>
        </w:rPr>
      </w:pPr>
      <w:r w:rsidRPr="003C75C0">
        <w:t>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reo</w:t>
      </w:r>
      <w:r w:rsidRPr="003C75C0">
        <w:rPr>
          <w:vertAlign w:val="superscript"/>
        </w:rPr>
        <w:footnoteReference w:id="116"/>
      </w:r>
      <w:r w:rsidRPr="003C75C0">
        <w:t xml:space="preserve">. En este sentido, se trata de una correlación entre el perdón y la merced, cuyo fundamento legal estaba anclado en la ley de </w:t>
      </w:r>
      <w:r w:rsidRPr="003C75C0">
        <w:rPr>
          <w:i/>
        </w:rPr>
        <w:t>Partidas</w:t>
      </w:r>
      <w:r w:rsidRPr="003C75C0">
        <w:t xml:space="preserve"> que decía:</w:t>
      </w:r>
      <w:r>
        <w:t xml:space="preserve"> “</w:t>
      </w:r>
      <w:r w:rsidRPr="003C75C0">
        <w:rPr>
          <w:iCs/>
        </w:rPr>
        <w:t>Merced, es perdon que el Rey faze a otro, por merescimiento de servicio que le fizo aquel a quien perdona, o aquellos de quien el desciende, e es como manera de galardon</w:t>
      </w:r>
      <w:r>
        <w:rPr>
          <w:iCs/>
        </w:rPr>
        <w:t>.”</w:t>
      </w:r>
      <w:r w:rsidRPr="003C75C0">
        <w:rPr>
          <w:vertAlign w:val="superscript"/>
        </w:rPr>
        <w:footnoteReference w:id="117"/>
      </w:r>
    </w:p>
    <w:p w14:paraId="5D385808" w14:textId="5D3BAD28" w:rsidR="003C75C0" w:rsidRPr="003C75C0" w:rsidRDefault="003C75C0" w:rsidP="00306997">
      <w:r w:rsidRPr="003C75C0">
        <w:t>El perdón por merced involucraría a aquellos que tuviesen una calidad de nobleza o que si no la tuvieran fueran capaces de demostrar sus servicios al príncipe</w:t>
      </w:r>
      <w:r w:rsidRPr="003C75C0">
        <w:rPr>
          <w:vertAlign w:val="superscript"/>
        </w:rPr>
        <w:footnoteReference w:id="118"/>
      </w:r>
      <w:r w:rsidRPr="003C75C0">
        <w:t>. En este tenor, la misericordia funciona como recompensa del mérito propio o heredado</w:t>
      </w:r>
      <w:r w:rsidRPr="003C75C0">
        <w:rPr>
          <w:vertAlign w:val="superscript"/>
        </w:rPr>
        <w:footnoteReference w:id="119"/>
      </w:r>
      <w:r w:rsidRPr="003C75C0">
        <w:t xml:space="preserve">, ya que la </w:t>
      </w:r>
      <w:r w:rsidRPr="003C75C0">
        <w:lastRenderedPageBreak/>
        <w:t>retribución al servicio prestado a la corona era considerada justicia, por lo cual, la moderación o anulación del castigo sustentado en el merecimiento no se consideraba injusta, antes bien, era esperada por aquel que solicitaba la misericordia del rey</w:t>
      </w:r>
      <w:r w:rsidRPr="003C75C0">
        <w:rPr>
          <w:vertAlign w:val="superscript"/>
        </w:rPr>
        <w:footnoteReference w:id="120"/>
      </w:r>
      <w:r w:rsidRPr="003C75C0">
        <w:t>. La diferencia entre el perdón otorgado por merced y por gracia radicaría solamente en que la donación graciosa surge de la liberalidad del monarca y no presume la existencia de un mérito en quien la recibe</w:t>
      </w:r>
      <w:r w:rsidRPr="003C75C0">
        <w:rPr>
          <w:vertAlign w:val="superscript"/>
        </w:rPr>
        <w:footnoteReference w:id="121"/>
      </w:r>
      <w:r w:rsidR="00306997">
        <w:t xml:space="preserve">. </w:t>
      </w:r>
    </w:p>
    <w:p w14:paraId="55960A10" w14:textId="77777777" w:rsidR="003C75C0" w:rsidRPr="003C75C0" w:rsidRDefault="003C75C0" w:rsidP="003C75C0">
      <w:r w:rsidRPr="003C75C0">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3C75C0">
        <w:rPr>
          <w:vertAlign w:val="superscript"/>
        </w:rPr>
        <w:footnoteReference w:id="122"/>
      </w:r>
      <w:r w:rsidRPr="003C75C0">
        <w:t>. En este sentido, se apelaba al principio de la utilidad pública según el cual era posible excusar la vindicta, incluso el perdón de parte y permitía la remisión de la pena de muerte en delitos atroces</w:t>
      </w:r>
      <w:r w:rsidRPr="003C75C0">
        <w:rPr>
          <w:vertAlign w:val="superscript"/>
        </w:rPr>
        <w:footnoteReference w:id="123"/>
      </w:r>
      <w:r w:rsidRPr="003C75C0">
        <w:t>. La utilidad más común consistía en la conmutación de la pena capital por el trabajo en galeras</w:t>
      </w:r>
      <w:r w:rsidRPr="003C75C0">
        <w:rPr>
          <w:vertAlign w:val="superscript"/>
        </w:rPr>
        <w:footnoteReference w:id="124"/>
      </w:r>
      <w:r w:rsidRPr="003C75C0">
        <w:t>, con lo cual se fortalecía el comercio y los navíos de guerra. Por lo tanto, hay una idea de conveniencia que por una parte salvaba la clemencia del rey y por otra servía a la república</w:t>
      </w:r>
      <w:r w:rsidRPr="003C75C0">
        <w:rPr>
          <w:vertAlign w:val="superscript"/>
        </w:rPr>
        <w:footnoteReference w:id="125"/>
      </w:r>
      <w:r w:rsidRPr="003C75C0">
        <w:t>.</w:t>
      </w:r>
    </w:p>
    <w:p w14:paraId="780CFBE0" w14:textId="77777777" w:rsidR="003C75C0" w:rsidRPr="003C75C0" w:rsidRDefault="003C75C0" w:rsidP="003C75C0">
      <w:r w:rsidRPr="003C75C0">
        <w:t>Siguiendo la tratadística castellana, uno de los preceptos del gobierno de los príncipes consistía en que el bien público estaba por encima del bien particular</w:t>
      </w:r>
      <w:r w:rsidRPr="003C75C0">
        <w:rPr>
          <w:vertAlign w:val="superscript"/>
        </w:rPr>
        <w:footnoteReference w:id="126"/>
      </w:r>
      <w:r w:rsidRPr="003C75C0">
        <w:t xml:space="preserve">, en ese sentido, todos </w:t>
      </w:r>
      <w:r w:rsidRPr="003C75C0">
        <w:lastRenderedPageBreak/>
        <w:t>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3C75C0">
        <w:rPr>
          <w:vertAlign w:val="superscript"/>
        </w:rPr>
        <w:footnoteReference w:id="127"/>
      </w:r>
      <w:r w:rsidRPr="003C75C0">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3C75C0">
        <w:rPr>
          <w:vertAlign w:val="superscript"/>
        </w:rPr>
        <w:footnoteReference w:id="128"/>
      </w:r>
      <w:r w:rsidRPr="003C75C0">
        <w:t>.</w:t>
      </w:r>
    </w:p>
    <w:p w14:paraId="457C60A4" w14:textId="5CBC848D" w:rsidR="00F24859" w:rsidRDefault="00F24859" w:rsidP="00E37837"/>
    <w:p w14:paraId="6E7EC63A" w14:textId="77777777" w:rsidR="003C75C0" w:rsidRDefault="003C75C0" w:rsidP="00E37837"/>
    <w:p w14:paraId="1FE2987D" w14:textId="77777777" w:rsidR="001A5687" w:rsidRDefault="001A5687" w:rsidP="001A5687">
      <w:pPr>
        <w:pStyle w:val="Ttulo2"/>
      </w:pPr>
      <w:r>
        <w:t>1.4. Clemencia con el enemigo extranjero</w:t>
      </w:r>
    </w:p>
    <w:p w14:paraId="5300AE4E" w14:textId="77777777" w:rsidR="001A5687" w:rsidRDefault="001A5687" w:rsidP="001A5687"/>
    <w:p w14:paraId="4D625C88" w14:textId="6C162AC4" w:rsidR="007E2725" w:rsidRDefault="001A5687" w:rsidP="007E2725">
      <w:r>
        <w:t xml:space="preserve">En el Salón de Reinos del Museo del Prado de Madrid penden dos famosas pinturas: </w:t>
      </w:r>
      <w:r>
        <w:rPr>
          <w:i/>
        </w:rPr>
        <w:t>L</w:t>
      </w:r>
      <w:r w:rsidRPr="009A609C">
        <w:rPr>
          <w:i/>
        </w:rPr>
        <w:t xml:space="preserve">a recuperación de </w:t>
      </w:r>
      <w:r>
        <w:rPr>
          <w:i/>
        </w:rPr>
        <w:t xml:space="preserve">Bahía de Todos los Santos </w:t>
      </w:r>
      <w:r>
        <w:t xml:space="preserve">de Juan Bautista Maíno y </w:t>
      </w:r>
      <w:r>
        <w:rPr>
          <w:i/>
        </w:rPr>
        <w:t>La rendición de Breda</w:t>
      </w:r>
      <w:r>
        <w:t xml:space="preserve">, mejor conocida como </w:t>
      </w:r>
      <w:r>
        <w:rPr>
          <w:i/>
        </w:rPr>
        <w:t>Las lanzas</w:t>
      </w:r>
      <w:r>
        <w:t>, de Diego Velázquez, las cuales adornaban los muros palaciegos de la sala homónima del destruido palacio del Buen Retiro.</w:t>
      </w:r>
      <w:r>
        <w:rPr>
          <w:rStyle w:val="Refdenotaalpie"/>
        </w:rPr>
        <w:footnoteReference w:id="129"/>
      </w:r>
      <w:r>
        <w:t xml:space="preserve"> Estos cuadros se realizaron de manera simultánea entre 1634 y 1635 con el propósito de celebrar las victorias militares del temprano reinado de Felipe IV. Las obras comparten dimensiones (la de Velázquez es ligeramente más pequeña) y destacan por sobre la docena de representaciones de victorias que adornan el salón por expresar el mensaje de clemencia y </w:t>
      </w:r>
      <w:r>
        <w:lastRenderedPageBreak/>
        <w:t>magnanimidad del vencedor que contrasta con las miserias de la guerra, cuyo trasfondo comunicaba la imagen del rey clemente que ofrecía la paz y la reconciliación a sus enemigos; en síntesis, una alegoría de su poderío y virtud.</w:t>
      </w:r>
      <w:r>
        <w:rPr>
          <w:rStyle w:val="Refdenotaalpie"/>
        </w:rPr>
        <w:footnoteReference w:id="130"/>
      </w:r>
      <w:r>
        <w:t xml:space="preserve"> Para acompañar esta épica de la monarquía, conservar la memoria de la grandeza del imperio español en tiempos de la Unión de Armas y sobre todo, exaltar la grandeza de 1625 como </w:t>
      </w:r>
      <w:r>
        <w:rPr>
          <w:i/>
        </w:rPr>
        <w:t>Annus Mirabilis</w:t>
      </w:r>
      <w:r>
        <w:t xml:space="preserve">, Lope de Vega había creado ese mismo año la comedia </w:t>
      </w:r>
      <w:r>
        <w:rPr>
          <w:i/>
        </w:rPr>
        <w:t>El Brasil restituido</w:t>
      </w:r>
      <w:r>
        <w:t xml:space="preserve"> como alabanza de la restauración de Bahía; y por la misma fecha, Calderón de la Barca, posiblemente por encargo del Conde Duque de Olivares, puso en escena </w:t>
      </w:r>
      <w:r>
        <w:rPr>
          <w:i/>
        </w:rPr>
        <w:t>El sitio de Breda</w:t>
      </w:r>
      <w:r>
        <w:t>, dramaturgia centrada en la rendición de los soldados holandeses.</w:t>
      </w:r>
      <w:r>
        <w:rPr>
          <w:rStyle w:val="Refdenotaalpie"/>
        </w:rPr>
        <w:footnoteReference w:id="131"/>
      </w:r>
      <w:r>
        <w:t xml:space="preserve"> La corte de Madrid tenía entonces un conjunto de obras que no sólo exaltaban la victoria, además resaltaban la bondad de la clemencia del católico monarca español, a cuya imagen los comandantes Fadrique y Spínola eligieron la benevolencia con el enemigo en lugar de exhibir el triunfo con su humillación.</w:t>
      </w:r>
    </w:p>
    <w:p w14:paraId="6F2DDA1B" w14:textId="17E930C5" w:rsidR="001A5687" w:rsidRDefault="007E2725" w:rsidP="001A5687">
      <w:r>
        <w:t>“Derecho internacional” y de gentes: fundamental – Grocio.</w:t>
      </w:r>
    </w:p>
    <w:p w14:paraId="6800A991" w14:textId="5168523C" w:rsidR="007E2725" w:rsidRDefault="007E2725" w:rsidP="001A5687">
      <w:r w:rsidRPr="007E2725">
        <w:rPr>
          <w:highlight w:val="yellow"/>
        </w:rPr>
        <w:t>Capítulo XIII del manual de historia del derecho</w:t>
      </w:r>
    </w:p>
    <w:p w14:paraId="237609E8" w14:textId="6C7D5B09" w:rsidR="009F1357" w:rsidRDefault="009F1357" w:rsidP="001A5687">
      <w:r>
        <w:t>El ámbito indiano no es sólo un espacio de dominio hispano del territorio, además tenía que enfrentar la amenaza exterior que desde la guerra de sucesión y los tratados de Utrecht y Rastatt representaron la perdida de la potestad legítima de las coronas españolas y portuguesas del continente. El Caribe en particular se convirtió en un espacio de permanente amenaza intercolonial, de la Corona española para controlar las costas con sus guardacostas ( :\ ) y de los colonos ingleses, holandeses y franceses que buscaban ampliar sus redes de comercio, proteger las plantaciones isleñas y  establecer asentamientos en tierra firme. Aunque no estuviesen en estado de guerra, la permanente amenaza hacía que la defensa del territorio, la necesidad de expulsar a los colonos de territorios que se suponían de dominio hispano, implicaba que rigiera allí el derecho internacional, la captura y en algunos casos, la clemencia.</w:t>
      </w:r>
    </w:p>
    <w:p w14:paraId="0266D4AA" w14:textId="7823AA18" w:rsidR="009F1357" w:rsidRDefault="009F1357" w:rsidP="001D2949">
      <w:r>
        <w:lastRenderedPageBreak/>
        <w:t xml:space="preserve">&gt;&gt; extranjeros que fueron perdonados por las autoridades del virreinato neogranadino &lt;&lt; </w:t>
      </w:r>
      <w:bookmarkStart w:id="1" w:name="_GoBack"/>
      <w:bookmarkEnd w:id="1"/>
    </w:p>
    <w:p w14:paraId="191CD20D" w14:textId="77777777" w:rsidR="001D2949" w:rsidRPr="00263344" w:rsidRDefault="001D2949" w:rsidP="001A5687"/>
    <w:p w14:paraId="61D0BC0B" w14:textId="213C78BE" w:rsidR="00F22980" w:rsidRDefault="001056D4" w:rsidP="00F22980">
      <w:pPr>
        <w:pStyle w:val="Ttulo2"/>
      </w:pPr>
      <w:r>
        <w:t>2.3</w:t>
      </w:r>
      <w:r w:rsidR="00F22980">
        <w:t xml:space="preserve">. Particularidades desde la </w:t>
      </w:r>
      <w:r>
        <w:t>normatividad (doctrina y legislación)</w:t>
      </w:r>
      <w:r w:rsidR="00F22980">
        <w:t xml:space="preserve"> puramente indiana</w:t>
      </w:r>
    </w:p>
    <w:p w14:paraId="5FEDB5BD" w14:textId="77777777" w:rsidR="00F22980" w:rsidRDefault="00F22980" w:rsidP="00F22980"/>
    <w:p w14:paraId="203A950F" w14:textId="3A2DA53B" w:rsidR="009904B1" w:rsidRDefault="009904B1" w:rsidP="00F22980">
      <w: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w:t>
      </w:r>
      <w:r w:rsidR="001478CB">
        <w:t xml:space="preserve">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001478CB" w:rsidRPr="001478CB">
        <w:rPr>
          <w:i/>
        </w:rPr>
        <w:t>Recopilación de leyes de los reinos de las indias</w:t>
      </w:r>
      <w:r w:rsidR="001478CB">
        <w:t xml:space="preserve"> de 1680 y posteriormente en la reforma de intendentes de la segunda mitad del siglo XVIII. Del mismo modo que se habla de un derecho puramente indiano (Ots Capdequí), también es posible comprender una doctrina meramente indiana, no necesariamente producida en el continente, pero nutrida ciertamente por las informaciones que sobre este contexto llegaban a la península.</w:t>
      </w:r>
    </w:p>
    <w:p w14:paraId="7E771A01" w14:textId="77777777" w:rsidR="001478CB" w:rsidRPr="00F22980" w:rsidRDefault="001478CB" w:rsidP="00F22980"/>
    <w:p w14:paraId="1FCAE191" w14:textId="089E5E17" w:rsidR="00F22980" w:rsidRDefault="00411451" w:rsidP="00F22980">
      <w:r>
        <w:t>Zorita:</w:t>
      </w:r>
    </w:p>
    <w:p w14:paraId="0BEFC67D" w14:textId="2550D9E0" w:rsidR="00411451" w:rsidRDefault="00411451" w:rsidP="00411451">
      <w:pPr>
        <w:pStyle w:val="Cita"/>
      </w:pPr>
      <w:r>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púsos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ejcutase la ley y no con sus hijos, y que convenía que un hecho tan malo no quedase sin castigo. Ese mismo señor, llamado Nezahualpitzintli,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w:t>
      </w:r>
      <w:r>
        <w:lastRenderedPageBreak/>
        <w:t>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00755E15">
        <w:rPr>
          <w:rStyle w:val="Refdenotaalpie"/>
        </w:rPr>
        <w:footnoteReference w:id="132"/>
      </w:r>
    </w:p>
    <w:p w14:paraId="16F68F9A" w14:textId="77777777" w:rsidR="00411451" w:rsidRDefault="00411451" w:rsidP="00F22980"/>
    <w:p w14:paraId="5FC7347E" w14:textId="5593D0DA" w:rsidR="00C13903" w:rsidRDefault="00C13903" w:rsidP="00F22980">
      <w:r>
        <w:t>Según Zorita, los indios se entregaban al vicio en buena medida porque los religiosos eran blandos con ellos, negando con ello el rigor con el cual se les trataba por costumbre por sus autoridades indígenas:</w:t>
      </w:r>
    </w:p>
    <w:p w14:paraId="00FF19F7" w14:textId="42E98F29" w:rsidR="00C13903" w:rsidRDefault="00C13903" w:rsidP="00C13903">
      <w:pPr>
        <w:pStyle w:val="Cita"/>
      </w:pPr>
      <w: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14:paraId="02D1BA6D" w14:textId="37E035E6" w:rsidR="00C13903" w:rsidRPr="00C13903" w:rsidRDefault="00C13903" w:rsidP="00C13903">
      <w:pPr>
        <w:pStyle w:val="Cita"/>
      </w:pPr>
      <w: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Pr>
          <w:rStyle w:val="Refdenotaalpie"/>
        </w:rPr>
        <w:footnoteReference w:id="133"/>
      </w:r>
      <w:r>
        <w:t xml:space="preserve"> </w:t>
      </w:r>
    </w:p>
    <w:p w14:paraId="78359CC3" w14:textId="77777777" w:rsidR="00C13903" w:rsidRDefault="00C13903" w:rsidP="00F22980"/>
    <w:p w14:paraId="4E314BF3" w14:textId="2DCE04C9" w:rsidR="00123CC7" w:rsidRDefault="00123CC7" w:rsidP="00F22980">
      <w:r>
        <w:t>También:</w:t>
      </w:r>
    </w:p>
    <w:p w14:paraId="0D1305B1" w14:textId="083CD9E4" w:rsidR="00123CC7" w:rsidRDefault="00123CC7" w:rsidP="00123CC7">
      <w:pPr>
        <w:pStyle w:val="Cita"/>
      </w:pPr>
      <w:r>
        <w:t>Amonestábanles mucho que no mintiesen, y si eran viciosos en ello hendíales un poco el labio, y así usaban mucho decir y tratar verdad. Y preguntados algunos viejos por qué ahora mientes tanto, dicen que porque no hay castigo.</w:t>
      </w:r>
      <w:r>
        <w:rPr>
          <w:rStyle w:val="Refdenotaalpie"/>
        </w:rPr>
        <w:footnoteReference w:id="134"/>
      </w:r>
    </w:p>
    <w:p w14:paraId="453C3CE9" w14:textId="77777777" w:rsidR="00F22980" w:rsidRDefault="00F22980" w:rsidP="00F22980">
      <w:r>
        <w:t>Palafox…</w:t>
      </w:r>
    </w:p>
    <w:p w14:paraId="32F98A31" w14:textId="77777777" w:rsidR="00F22980" w:rsidRPr="003D4F03" w:rsidRDefault="00F22980" w:rsidP="00F22980">
      <w:r>
        <w:t>Echarnos una revisadita de Cañizares Esguerra…</w:t>
      </w:r>
    </w:p>
    <w:p w14:paraId="2A374195" w14:textId="77777777" w:rsidR="00F22980" w:rsidRPr="003D4F03" w:rsidRDefault="00F22980" w:rsidP="00F22980"/>
    <w:p w14:paraId="24DBCB6B" w14:textId="77777777" w:rsidR="00F22980" w:rsidRPr="003D4F03" w:rsidRDefault="00F22980" w:rsidP="00F22980"/>
    <w:p w14:paraId="1F179CFE" w14:textId="77777777" w:rsidR="00F22980" w:rsidRPr="003D4F03" w:rsidRDefault="00F22980" w:rsidP="00F22980"/>
    <w:p w14:paraId="6933D761" w14:textId="6C97BDBA" w:rsidR="00F22980" w:rsidRDefault="00F22980" w:rsidP="00F22980"/>
    <w:p w14:paraId="04DA8E0A" w14:textId="77777777" w:rsidR="00F22980" w:rsidRDefault="00F22980" w:rsidP="00F22980">
      <w:r>
        <w:t>La historiografía de los excesos de jueces y corregidores es abundante, en particular con relación al tratamiento de los indios.</w:t>
      </w:r>
    </w:p>
    <w:p w14:paraId="4F87DB64" w14:textId="77777777" w:rsidR="00F22980" w:rsidRDefault="00F22980" w:rsidP="00F22980">
      <w:r>
        <w:t xml:space="preserve">Pimienta, caso del gobernador que por riguroso fue tiránico :\ </w:t>
      </w:r>
    </w:p>
    <w:p w14:paraId="3D55F15C" w14:textId="46DCC450" w:rsidR="00647AB3" w:rsidRDefault="00003442" w:rsidP="00003442">
      <w:pPr>
        <w:pStyle w:val="Ttulo1"/>
      </w:pPr>
      <w:r>
        <w:t>Capítulo x.</w:t>
      </w:r>
      <w:r w:rsidR="00B8078A">
        <w:t xml:space="preserve"> </w:t>
      </w:r>
      <w:r>
        <w:t xml:space="preserve">¿De la clemencia al rigor? </w:t>
      </w:r>
      <w:r w:rsidR="00647AB3">
        <w:t>Cultura ilustrada y clemencia real</w:t>
      </w:r>
    </w:p>
    <w:p w14:paraId="43263F32" w14:textId="74EF492F" w:rsidR="00647AB3" w:rsidRPr="006B6B52" w:rsidRDefault="00647AB3" w:rsidP="00647AB3">
      <w:r w:rsidRPr="006B6B52">
        <w:t xml:space="preserve">Vía de Nápoles – </w:t>
      </w:r>
      <w:r w:rsidRPr="006B6B52">
        <w:rPr>
          <w:i/>
        </w:rPr>
        <w:t xml:space="preserve">giuridizzionalismo </w:t>
      </w:r>
      <w:r w:rsidRPr="006B6B52">
        <w:t>(cfr: Pietschmann), Beccaria.</w:t>
      </w:r>
    </w:p>
    <w:p w14:paraId="5277AC2C" w14:textId="061979DF" w:rsidR="00647AB3" w:rsidRDefault="00647AB3" w:rsidP="00647AB3">
      <w:pPr>
        <w:rPr>
          <w:lang w:val="it-IT"/>
        </w:rPr>
      </w:pPr>
      <w:r w:rsidRPr="00B8078A">
        <w:t xml:space="preserve">Ilustración francesa – Rousseau, </w:t>
      </w:r>
      <w:r w:rsidR="003D4F03" w:rsidRPr="00B8078A">
        <w:t>Montes</w:t>
      </w:r>
      <w:r w:rsidRPr="00B8078A">
        <w:t>quieu, Bodin, Carac</w:t>
      </w:r>
      <w:r w:rsidRPr="00647AB3">
        <w:rPr>
          <w:lang w:val="it-IT"/>
        </w:rPr>
        <w:t>cioli</w:t>
      </w:r>
      <w:r>
        <w:rPr>
          <w:lang w:val="it-IT"/>
        </w:rPr>
        <w:t xml:space="preserve"> (trad. 1775)</w:t>
      </w:r>
    </w:p>
    <w:p w14:paraId="1A651F07" w14:textId="281BFE69" w:rsidR="003D4F03" w:rsidRDefault="003D4F03" w:rsidP="00647AB3">
      <w:r w:rsidRPr="003D4F03">
        <w:t xml:space="preserve">Ejemplos de ilustres ilustrados – Jovellanos, </w:t>
      </w:r>
    </w:p>
    <w:p w14:paraId="54FBCAD3" w14:textId="77777777" w:rsidR="003D4F03" w:rsidRDefault="003D4F03" w:rsidP="00647AB3"/>
    <w:p w14:paraId="3DB9A469" w14:textId="6D2D6094" w:rsidR="00B81CD1" w:rsidRDefault="00B81CD1">
      <w:pPr>
        <w:pStyle w:val="Ttulo2"/>
      </w:pPr>
      <w:r>
        <w:t>Referencias capítulo 1</w:t>
      </w:r>
    </w:p>
    <w:p w14:paraId="73A07174" w14:textId="77777777" w:rsidR="00B81CD1" w:rsidRDefault="00B81CD1" w:rsidP="00B81CD1"/>
    <w:p w14:paraId="00DF0E46" w14:textId="77DEA456" w:rsidR="00B81CD1" w:rsidRPr="00B81CD1" w:rsidRDefault="00B81CD1" w:rsidP="00B81CD1">
      <w:r>
        <w:fldChar w:fldCharType="begin"/>
      </w:r>
      <w:r w:rsidR="00C17281">
        <w:instrText xml:space="preserve"> ADDIN ZOTERO_BIBL {"uncited":[],"omitted":[],"custom":[]} CSL_BIBLIOGRAPHY </w:instrText>
      </w:r>
      <w:r>
        <w:fldChar w:fldCharType="separate"/>
      </w:r>
      <w:r w:rsidR="00C119C2" w:rsidRPr="00C119C2">
        <w:rPr>
          <w:rFonts w:eastAsiaTheme="minorEastAsia" w:cs="Times New Roman"/>
          <w:szCs w:val="24"/>
          <w:lang w:val="es-ES_tradnl" w:eastAsia="es-ES"/>
        </w:rPr>
        <w:t>Las actualizaciones automáticas de citas están deshabilitadas. Para ver la bibliografía, haga clic en Actualizar en la pestaña Zotero.</w:t>
      </w:r>
      <w:r>
        <w:fldChar w:fldCharType="end"/>
      </w:r>
    </w:p>
    <w:sectPr w:rsidR="00B81CD1" w:rsidRPr="00B81CD1">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7325FB" w14:textId="77777777" w:rsidR="0014221A" w:rsidRDefault="0014221A" w:rsidP="00B9631D">
      <w:pPr>
        <w:spacing w:line="240" w:lineRule="auto"/>
      </w:pPr>
      <w:r>
        <w:separator/>
      </w:r>
    </w:p>
  </w:endnote>
  <w:endnote w:type="continuationSeparator" w:id="0">
    <w:p w14:paraId="308286BF" w14:textId="77777777" w:rsidR="0014221A" w:rsidRDefault="0014221A"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AC086E" w:rsidRDefault="00AC086E">
        <w:pPr>
          <w:pStyle w:val="Piedepgina"/>
          <w:jc w:val="right"/>
        </w:pPr>
        <w:r>
          <w:fldChar w:fldCharType="begin"/>
        </w:r>
        <w:r>
          <w:instrText>PAGE   \* MERGEFORMAT</w:instrText>
        </w:r>
        <w:r>
          <w:fldChar w:fldCharType="separate"/>
        </w:r>
        <w:r w:rsidR="001D2949" w:rsidRPr="001D2949">
          <w:rPr>
            <w:noProof/>
            <w:lang w:val="es-ES"/>
          </w:rPr>
          <w:t>1</w:t>
        </w:r>
        <w:r>
          <w:fldChar w:fldCharType="end"/>
        </w:r>
      </w:p>
    </w:sdtContent>
  </w:sdt>
  <w:p w14:paraId="2E48E8B0" w14:textId="77777777" w:rsidR="00AC086E" w:rsidRDefault="00AC08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3C482" w14:textId="77777777" w:rsidR="0014221A" w:rsidRDefault="0014221A" w:rsidP="00B9631D">
      <w:pPr>
        <w:spacing w:line="240" w:lineRule="auto"/>
      </w:pPr>
      <w:r>
        <w:separator/>
      </w:r>
    </w:p>
  </w:footnote>
  <w:footnote w:type="continuationSeparator" w:id="0">
    <w:p w14:paraId="530FA392" w14:textId="77777777" w:rsidR="0014221A" w:rsidRDefault="0014221A" w:rsidP="00B9631D">
      <w:pPr>
        <w:spacing w:line="240" w:lineRule="auto"/>
      </w:pPr>
      <w:r>
        <w:continuationSeparator/>
      </w:r>
    </w:p>
  </w:footnote>
  <w:footnote w:id="1">
    <w:p w14:paraId="5A49ACA1" w14:textId="38024009" w:rsidR="00AC086E" w:rsidRDefault="00AC086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AC086E" w:rsidRDefault="00AC086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AC086E" w:rsidRDefault="00AC086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AC086E" w:rsidRDefault="00AC086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AC086E" w:rsidRDefault="00AC086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AC086E" w:rsidRDefault="00AC086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AC086E" w:rsidRDefault="00AC086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AC086E" w:rsidRDefault="00AC086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AC086E" w:rsidRDefault="00AC086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AC086E" w:rsidRDefault="00AC086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AC086E" w:rsidRDefault="00AC086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0B09CB0" w:rsidR="00AC086E" w:rsidRPr="00201290" w:rsidRDefault="00AC086E">
      <w:pPr>
        <w:pStyle w:val="Textonotapie"/>
      </w:pPr>
      <w:r>
        <w:rPr>
          <w:rStyle w:val="Refdenotaalpie"/>
        </w:rPr>
        <w:footnoteRef/>
      </w:r>
      <w:r>
        <w:t xml:space="preserve"> Imitación no en el sentido de equiparación con la divinidad sino de ordenar las acciones terrenas acorde con las enseñanzas de dios. Al respecto es en suma esclarecedor el capítulo primero de Tomás de Kempis, </w:t>
      </w:r>
      <w:r>
        <w:rPr>
          <w:i/>
        </w:rPr>
        <w:t>De la imitación de Cristo ó menosprecio del mundo</w:t>
      </w:r>
      <w:r>
        <w:t xml:space="preserve">, trad. Luis de Granada (Madrid: por la viuda de Barco Lopez, 1821).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AC086E" w:rsidRDefault="00AC086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AC086E" w:rsidRDefault="00AC086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AC086E" w:rsidRDefault="00AC086E">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293F495C" w14:textId="23C9D015" w:rsidR="00AC086E" w:rsidRPr="00F35A64" w:rsidRDefault="00AC086E">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16},"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17">
    <w:p w14:paraId="51A12FDE" w14:textId="2128BFA4" w:rsidR="00AC086E" w:rsidRPr="001E0330" w:rsidRDefault="00AC086E">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18">
    <w:p w14:paraId="1335ECE5" w14:textId="6E7B88AE" w:rsidR="00AC086E" w:rsidRPr="00C24EFF" w:rsidRDefault="00AC086E">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19">
    <w:p w14:paraId="448F145B" w14:textId="706F5356" w:rsidR="00AC086E" w:rsidRPr="009A7156" w:rsidRDefault="00AC086E">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20">
    <w:p w14:paraId="0835D4FA" w14:textId="77469138" w:rsidR="00AC086E" w:rsidRDefault="00AC086E">
      <w:pPr>
        <w:pStyle w:val="Textonotapie"/>
      </w:pPr>
      <w:r>
        <w:rPr>
          <w:rStyle w:val="Refdenotaalpie"/>
        </w:rPr>
        <w:footnoteRef/>
      </w:r>
      <w:r>
        <w:t xml:space="preserve"> Ribadeneyra, </w:t>
      </w:r>
      <w:r>
        <w:rPr>
          <w:i/>
        </w:rPr>
        <w:t>Tratado de la religión y las virtudes</w:t>
      </w:r>
      <w:r>
        <w:t>, lib. II, cap. IX.</w:t>
      </w:r>
    </w:p>
  </w:footnote>
  <w:footnote w:id="21">
    <w:p w14:paraId="2A69C54E" w14:textId="67F50BF9" w:rsidR="00AC086E" w:rsidRDefault="00AC086E">
      <w:pPr>
        <w:pStyle w:val="Textonotapie"/>
      </w:pPr>
      <w:r>
        <w:rPr>
          <w:rStyle w:val="Refdenotaalpie"/>
        </w:rPr>
        <w:footnoteRef/>
      </w:r>
      <w:r>
        <w:t xml:space="preserve"> Véase el “sentido estricto” del indulto según </w:t>
      </w:r>
      <w:r>
        <w:fldChar w:fldCharType="begin"/>
      </w:r>
      <w:r>
        <w:instrText xml:space="preserve"> ADDIN ZOTERO_ITEM CSL_CITATION {"citationID":"LXvsdfe3","properties":{"formattedCitation":"Mar\\uc0\\u237{}a Inmaculada Rodr\\uc0\\u237{}guez Flores, {\\i{}El perd\\uc0\\u243{}n real en Castilla (siglos XIII-XVIII)} (Salamanca: Universidad de Salamanca, 1971), 15.","plainCitation":"María Inmaculada Rodríguez Flores, El perdón real en Castilla (siglos XIII-XVIII) (Salamanca: Universidad de Salamanca, 1971), 15.","noteIndex":2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0560AE">
        <w:rPr>
          <w:rFonts w:cs="Times New Roman"/>
          <w:szCs w:val="24"/>
        </w:rPr>
        <w:t xml:space="preserve">María Inmaculada Rodríguez Flores, </w:t>
      </w:r>
      <w:r w:rsidRPr="000560AE">
        <w:rPr>
          <w:rFonts w:cs="Times New Roman"/>
          <w:i/>
          <w:iCs/>
          <w:szCs w:val="24"/>
        </w:rPr>
        <w:t>El perdón real en Castilla (siglos XIII-XVIII)</w:t>
      </w:r>
      <w:r w:rsidRPr="000560AE">
        <w:rPr>
          <w:rFonts w:cs="Times New Roman"/>
          <w:szCs w:val="24"/>
        </w:rPr>
        <w:t xml:space="preserve"> (Salamanca: Universidad de Salamanca, 1971), 15.</w:t>
      </w:r>
      <w:r>
        <w:fldChar w:fldCharType="end"/>
      </w:r>
    </w:p>
  </w:footnote>
  <w:footnote w:id="22">
    <w:p w14:paraId="735C36CF" w14:textId="5BA9002D" w:rsidR="00AC086E" w:rsidRPr="0047499D" w:rsidRDefault="00AC086E">
      <w:pPr>
        <w:pStyle w:val="Textonotapie"/>
      </w:pPr>
      <w:r>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22},"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22},"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47499D">
        <w:rPr>
          <w:rFonts w:cs="Times New Roman"/>
          <w:szCs w:val="24"/>
        </w:rPr>
        <w:t xml:space="preserve">Carlos Garriga Acosta, “Justicia animada: dispositivos de la justicia en la monarquía católica”, en </w:t>
      </w:r>
      <w:r w:rsidRPr="0047499D">
        <w:rPr>
          <w:rFonts w:cs="Times New Roman"/>
          <w:i/>
          <w:iCs/>
          <w:szCs w:val="24"/>
        </w:rPr>
        <w:t>De justicia de jueces a justicia de leyes: hacia la España de 1870</w:t>
      </w:r>
      <w:r w:rsidRPr="0047499D">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23">
    <w:p w14:paraId="6C560A05" w14:textId="7D9AA335" w:rsidR="00AC086E" w:rsidRPr="00D215CF" w:rsidRDefault="00AC086E"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F96FD3">
        <w:rPr>
          <w:i/>
          <w:highlight w:val="yellow"/>
        </w:rPr>
        <w:t>Obras y días. Manual de señores y príncipes</w:t>
      </w:r>
      <w:r w:rsidRPr="00F96FD3">
        <w:rPr>
          <w:highlight w:val="yellow"/>
        </w:rPr>
        <w:t xml:space="preserve"> (Madrid: María de Quiñones, 1641)</w:t>
      </w:r>
      <w:r>
        <w:t>, Cap. XVI.</w:t>
      </w:r>
    </w:p>
  </w:footnote>
  <w:footnote w:id="24">
    <w:p w14:paraId="6979BDE5" w14:textId="77777777" w:rsidR="00AC086E" w:rsidRPr="004F2AE6" w:rsidRDefault="00AC086E" w:rsidP="00F65E56">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25">
    <w:p w14:paraId="0DDAD7A7" w14:textId="629312F4" w:rsidR="00AC086E" w:rsidRDefault="00AC086E">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25},"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26">
    <w:p w14:paraId="501A1615" w14:textId="67E265A0" w:rsidR="00AC086E" w:rsidRPr="00265A20" w:rsidRDefault="00AC086E">
      <w:pPr>
        <w:pStyle w:val="Textonotapie"/>
      </w:pPr>
      <w:r>
        <w:rPr>
          <w:rStyle w:val="Refdenotaalpie"/>
        </w:rPr>
        <w:footnoteRef/>
      </w:r>
      <w:r>
        <w:t xml:space="preserve"> Nuevament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27">
    <w:p w14:paraId="66F64105" w14:textId="77777777" w:rsidR="00AC086E" w:rsidRPr="00515929" w:rsidRDefault="00AC086E"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28">
    <w:p w14:paraId="4944A0CE" w14:textId="1758FAEC" w:rsidR="00AC086E" w:rsidRPr="00827997" w:rsidRDefault="00AC086E"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28},"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29">
    <w:p w14:paraId="2C2837B2" w14:textId="3863E5C7" w:rsidR="00AC086E" w:rsidRDefault="00AC086E"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30">
    <w:p w14:paraId="4D5531B0" w14:textId="7AE25A4D" w:rsidR="00AC086E" w:rsidRDefault="00AC086E">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31">
    <w:p w14:paraId="10D30FAE" w14:textId="6764462E" w:rsidR="00AC086E" w:rsidRDefault="00AC086E">
      <w:pPr>
        <w:pStyle w:val="Textonotapie"/>
      </w:pPr>
      <w:r>
        <w:rPr>
          <w:rStyle w:val="Refdenotaalpie"/>
        </w:rPr>
        <w:footnoteRef/>
      </w:r>
      <w:r>
        <w:t xml:space="preserve"> Jerónimo </w:t>
      </w:r>
      <w:r w:rsidRPr="003100C2">
        <w:rPr>
          <w:highlight w:val="yellow"/>
        </w:rPr>
        <w:t xml:space="preserve">Castillo de </w:t>
      </w:r>
      <w:r>
        <w:rPr>
          <w:highlight w:val="yellow"/>
        </w:rPr>
        <w:t>Bovadilla</w:t>
      </w:r>
      <w:r w:rsidRPr="003100C2">
        <w:rPr>
          <w:highlight w:val="yellow"/>
        </w:rPr>
        <w:t>,</w:t>
      </w:r>
      <w:r>
        <w:rPr>
          <w:highlight w:val="yellow"/>
        </w:rPr>
        <w:t xml:space="preserve"> </w:t>
      </w:r>
      <w:r>
        <w:rPr>
          <w:i/>
          <w:highlight w:val="yellow"/>
        </w:rPr>
        <w:t>Política para corregidores y señores de vasallos</w:t>
      </w:r>
      <w:r>
        <w:rPr>
          <w:highlight w:val="yellow"/>
        </w:rPr>
        <w:t>, reimpresión de la edición de 1690 (Madrid: imprenta de la Gazeta, 1775),</w:t>
      </w:r>
      <w:r w:rsidRPr="003100C2">
        <w:rPr>
          <w:highlight w:val="yellow"/>
        </w:rPr>
        <w:t xml:space="preserve"> Lib. II, cap. II, núm. 63-64.</w:t>
      </w:r>
      <w:r>
        <w:t xml:space="preserve"> </w:t>
      </w:r>
    </w:p>
  </w:footnote>
  <w:footnote w:id="32">
    <w:p w14:paraId="4290A584" w14:textId="1D166FF6" w:rsidR="00AC086E" w:rsidRPr="00447B8C" w:rsidRDefault="00AC086E" w:rsidP="004A499C">
      <w:pPr>
        <w:pStyle w:val="Textonotapie"/>
      </w:pPr>
      <w:r w:rsidRPr="002B6C75">
        <w:rPr>
          <w:rStyle w:val="Refdenotaalpie"/>
        </w:rPr>
        <w:footnoteRef/>
      </w:r>
      <w:r>
        <w:t xml:space="preserve"> “La misericordia y la verdad custodian al rey, y la clemencia es la fortaleza del trono”</w:t>
      </w:r>
      <w:r w:rsidRPr="00034E82">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w:t>
      </w:r>
    </w:p>
  </w:footnote>
  <w:footnote w:id="33">
    <w:p w14:paraId="422AA2D4" w14:textId="1405477B" w:rsidR="00AC086E" w:rsidRDefault="00AC086E"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34">
    <w:p w14:paraId="78B56BBD" w14:textId="354A2DFC" w:rsidR="00AC086E" w:rsidRPr="00AA0E9B" w:rsidRDefault="00AC086E"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35">
    <w:p w14:paraId="62F331DC" w14:textId="7A5FE51E" w:rsidR="00AC086E" w:rsidRPr="00AA0E9B" w:rsidRDefault="00AC086E"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36">
    <w:p w14:paraId="26CCBD09" w14:textId="19577DAF" w:rsidR="00AC086E" w:rsidRPr="00734344" w:rsidRDefault="00AC086E"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37">
    <w:p w14:paraId="669686E5" w14:textId="77777777" w:rsidR="00AC086E" w:rsidRPr="00137320" w:rsidRDefault="00AC086E"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38">
    <w:p w14:paraId="37C1F667" w14:textId="28592492" w:rsidR="00AC086E" w:rsidRDefault="00AC086E" w:rsidP="000B2B9E">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3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38},"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39">
    <w:p w14:paraId="2716A6E2" w14:textId="65CA4ACA" w:rsidR="00AC086E" w:rsidRDefault="00AC086E"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3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40">
    <w:p w14:paraId="2B0D014C" w14:textId="4DBEBF99" w:rsidR="00AC086E" w:rsidRDefault="00AC086E"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40},"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41">
    <w:p w14:paraId="5CDB52B6" w14:textId="1C1AA9EC" w:rsidR="00AC086E" w:rsidRDefault="00AC086E"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4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42">
    <w:p w14:paraId="6500F0C6" w14:textId="77777777" w:rsidR="00AC086E" w:rsidRDefault="00AC086E" w:rsidP="000B2B9E">
      <w:pPr>
        <w:pStyle w:val="Textonotapie"/>
      </w:pPr>
      <w:r>
        <w:rPr>
          <w:rStyle w:val="Refdenotaalpie"/>
        </w:rPr>
        <w:footnoteRef/>
      </w:r>
      <w:r>
        <w:t xml:space="preserve"> Referencia en el original a tres citas bíblicas: Mt 12:7, Sal 106, Pr 3:3.</w:t>
      </w:r>
    </w:p>
  </w:footnote>
  <w:footnote w:id="43">
    <w:p w14:paraId="7021C1E8" w14:textId="472C3A8A" w:rsidR="00AC086E" w:rsidRPr="002E634A" w:rsidRDefault="00AC086E"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44">
    <w:p w14:paraId="038FB7BD" w14:textId="71B1901E" w:rsidR="00AC086E" w:rsidRPr="0042190A" w:rsidRDefault="00AC086E"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45">
    <w:p w14:paraId="3B8870CD" w14:textId="0753EB86" w:rsidR="00AC086E" w:rsidRPr="00C44AAB" w:rsidRDefault="00AC086E"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46">
    <w:p w14:paraId="7C5C4994" w14:textId="77777777" w:rsidR="00AC086E" w:rsidRPr="001155D2" w:rsidRDefault="00AC086E"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47">
    <w:p w14:paraId="34A0353E" w14:textId="77777777" w:rsidR="00AC086E" w:rsidRPr="00C054C4" w:rsidRDefault="00AC086E" w:rsidP="008E4E99">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48">
    <w:p w14:paraId="0127643E" w14:textId="77777777" w:rsidR="00AC086E" w:rsidRDefault="00AC086E" w:rsidP="008E4E99">
      <w:pPr>
        <w:pStyle w:val="Textonotapie"/>
      </w:pPr>
      <w:r>
        <w:rPr>
          <w:rStyle w:val="Refdenotaalpie"/>
        </w:rPr>
        <w:footnoteRef/>
      </w:r>
      <w:r>
        <w:t xml:space="preserve"> Castillo de Bovadilla, lib. III, cap. XII, núm. 7.</w:t>
      </w:r>
    </w:p>
  </w:footnote>
  <w:footnote w:id="49">
    <w:p w14:paraId="5F3D5465" w14:textId="77777777" w:rsidR="00AC086E" w:rsidRPr="00C05F45" w:rsidRDefault="00AC086E" w:rsidP="008E4E99">
      <w:pPr>
        <w:pStyle w:val="Textonotapie"/>
      </w:pPr>
      <w:r>
        <w:rPr>
          <w:rStyle w:val="Refdenotaalpie"/>
        </w:rPr>
        <w:footnoteRef/>
      </w:r>
      <w:r>
        <w:t xml:space="preserve"> Castillo de Bovadilla, lib. </w:t>
      </w:r>
      <w:r w:rsidRPr="00F05BA7">
        <w:t xml:space="preserve">III, cap. </w:t>
      </w:r>
      <w:r w:rsidRPr="00C05F45">
        <w:t>XII, núm. 8.</w:t>
      </w:r>
    </w:p>
  </w:footnote>
  <w:footnote w:id="50">
    <w:p w14:paraId="147A2B6E" w14:textId="14CFF7D3" w:rsidR="00AC086E" w:rsidRPr="003A403C" w:rsidRDefault="00AC086E"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51">
    <w:p w14:paraId="2DE0CAD7" w14:textId="5830E643" w:rsidR="00AC086E" w:rsidRPr="008E4E99" w:rsidRDefault="00AC086E"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52">
    <w:p w14:paraId="23D27692" w14:textId="2D29EFAE" w:rsidR="00AC086E" w:rsidRPr="000560AE" w:rsidRDefault="00AC086E"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52},"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53">
    <w:p w14:paraId="5C1B780F" w14:textId="26E3BDBC" w:rsidR="00AC086E" w:rsidRPr="00185E50" w:rsidRDefault="00AC086E" w:rsidP="008E4E99">
      <w:pPr>
        <w:pStyle w:val="Textonotapie"/>
      </w:pPr>
      <w:r w:rsidRPr="002B6C75">
        <w:rPr>
          <w:rStyle w:val="Refdenotaalpie"/>
        </w:rPr>
        <w:footnoteRef/>
      </w:r>
      <w:r w:rsidRPr="00766A7E">
        <w:t xml:space="preserve"> “</w:t>
      </w:r>
      <w:r>
        <w:t>donde n</w:t>
      </w:r>
      <w:r w:rsidRPr="00766A7E">
        <w:t xml:space="preserve">o convenza el amor, </w:t>
      </w:r>
      <w:r>
        <w:t xml:space="preserve">restrinja </w:t>
      </w:r>
      <w:r w:rsidRPr="00766A7E">
        <w:t xml:space="preserve">el temor” Murillo Velarde, </w:t>
      </w:r>
      <w:r w:rsidRPr="00766A7E">
        <w:rPr>
          <w:i/>
        </w:rPr>
        <w:t>Cursus iuris canonici</w:t>
      </w:r>
      <w:r w:rsidRPr="00766A7E">
        <w:t xml:space="preserve">, L. V, tít. </w:t>
      </w:r>
      <w:r>
        <w:t xml:space="preserve">XXXVII, </w:t>
      </w:r>
      <w:r w:rsidRPr="00F47F3C">
        <w:t>“De pœnis”</w:t>
      </w:r>
      <w:r>
        <w:t>, No. 319.</w:t>
      </w:r>
    </w:p>
  </w:footnote>
  <w:footnote w:id="54">
    <w:p w14:paraId="24D9BA0F" w14:textId="77777777" w:rsidR="00AC086E" w:rsidRPr="009D2BC9" w:rsidRDefault="00AC086E"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55">
    <w:p w14:paraId="4FC3866C" w14:textId="77777777" w:rsidR="00AC086E" w:rsidRPr="00573862" w:rsidRDefault="00AC086E"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56">
    <w:p w14:paraId="1B08C730" w14:textId="63268150" w:rsidR="00AC086E" w:rsidRDefault="00AC086E"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5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57">
    <w:p w14:paraId="3ACE29C5" w14:textId="1E4C495D" w:rsidR="00AC086E" w:rsidRPr="00090E5A" w:rsidRDefault="00AC086E"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57},"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4A15F4">
        <w:rPr>
          <w:rFonts w:cs="Times New Roman"/>
          <w:szCs w:val="24"/>
        </w:rPr>
        <w:t xml:space="preserve">Paolo Prodi, </w:t>
      </w:r>
      <w:r w:rsidRPr="004A15F4">
        <w:rPr>
          <w:rFonts w:cs="Times New Roman"/>
          <w:i/>
          <w:iCs/>
          <w:szCs w:val="24"/>
        </w:rPr>
        <w:t>Una historia de la justicia: de la pluralidad de fueros al dualismo moderno entre conciencia y derecho</w:t>
      </w:r>
      <w:r w:rsidRPr="004A15F4">
        <w:rPr>
          <w:rFonts w:cs="Times New Roman"/>
          <w:szCs w:val="24"/>
        </w:rPr>
        <w:t>, trad. Luciano Padilla López (Madrid: Katz Editores, 2008), 42.</w:t>
      </w:r>
      <w:r>
        <w:fldChar w:fldCharType="end"/>
      </w:r>
    </w:p>
  </w:footnote>
  <w:footnote w:id="58">
    <w:p w14:paraId="1225404A" w14:textId="77777777" w:rsidR="00AC086E" w:rsidRPr="00273553" w:rsidRDefault="00AC086E"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59">
    <w:p w14:paraId="3A200291" w14:textId="77777777" w:rsidR="00AC086E" w:rsidRPr="00B3069B" w:rsidRDefault="00AC086E"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60">
    <w:p w14:paraId="790F4A8A" w14:textId="0FF357B8" w:rsidR="00AC086E" w:rsidRPr="000560AE" w:rsidRDefault="00AC086E"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61">
    <w:p w14:paraId="5AAB967A" w14:textId="77777777" w:rsidR="00AC086E" w:rsidRPr="008E4E99" w:rsidRDefault="00AC086E"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62">
    <w:p w14:paraId="11F3A4B0" w14:textId="130127CC" w:rsidR="00AC086E" w:rsidRDefault="00AC086E">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62},"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63">
    <w:p w14:paraId="5EA2974A" w14:textId="44E6C4F3" w:rsidR="00AC086E" w:rsidRDefault="00AC086E">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63},"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64">
    <w:p w14:paraId="28F2A1EE" w14:textId="419C4726" w:rsidR="00AC086E" w:rsidRDefault="00AC086E">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65">
    <w:p w14:paraId="765A4B8A" w14:textId="5F103F81" w:rsidR="00AC086E" w:rsidRDefault="00AC086E">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65},"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66">
    <w:p w14:paraId="79021727" w14:textId="0D3F2378" w:rsidR="00AC086E" w:rsidRPr="00BA76C0" w:rsidRDefault="00AC086E">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67">
    <w:p w14:paraId="0B7D8553" w14:textId="5795DA90" w:rsidR="00AC086E" w:rsidRDefault="00AC086E">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67},"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68">
    <w:p w14:paraId="2CBAA388" w14:textId="0EFDB417" w:rsidR="00AC086E" w:rsidRDefault="00AC086E">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69">
    <w:p w14:paraId="4AB2DC3B" w14:textId="5FBB4D60" w:rsidR="00AC086E" w:rsidRDefault="00AC086E">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69},"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70">
    <w:p w14:paraId="0B2564F6" w14:textId="21030DFB" w:rsidR="00AC086E" w:rsidRDefault="00AC086E">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70},"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71">
    <w:p w14:paraId="7DD94F36" w14:textId="7C2889D4" w:rsidR="00AC086E" w:rsidRPr="008F36FD" w:rsidRDefault="00AC086E">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71},"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72">
    <w:p w14:paraId="5285D108" w14:textId="56E2BDF4" w:rsidR="00AC086E" w:rsidRDefault="00AC086E">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72},"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73">
    <w:p w14:paraId="782BC615" w14:textId="5876FF19" w:rsidR="00AC086E" w:rsidRDefault="00AC086E"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73},"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74">
    <w:p w14:paraId="2CF4D1B5" w14:textId="58A0D36D" w:rsidR="00AC086E" w:rsidRDefault="00AC086E">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74},"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75">
    <w:p w14:paraId="50EA41B8" w14:textId="7EF4D8E8" w:rsidR="00AC086E" w:rsidRDefault="00AC086E">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76">
    <w:p w14:paraId="7C5A3E76" w14:textId="64564A5B" w:rsidR="00AC086E" w:rsidRDefault="00AC086E">
      <w:pPr>
        <w:pStyle w:val="Textonotapie"/>
      </w:pPr>
      <w:r>
        <w:rPr>
          <w:rStyle w:val="Refdenotaalpie"/>
        </w:rPr>
        <w:footnoteRef/>
      </w:r>
      <w:r>
        <w:t xml:space="preserve"> Saavedra Fajardo, emp. 11, lema “ex pulsu noscitur”. Las referencias bíblicas tomadas por Saavedra son Eccl. 5:4 y Eccl. 4:34.</w:t>
      </w:r>
    </w:p>
  </w:footnote>
  <w:footnote w:id="77">
    <w:p w14:paraId="38459F24" w14:textId="6AC8400A" w:rsidR="00AC086E" w:rsidRDefault="00AC086E">
      <w:pPr>
        <w:pStyle w:val="Textonotapie"/>
      </w:pPr>
      <w:r>
        <w:rPr>
          <w:rStyle w:val="Refdenotaalpie"/>
        </w:rPr>
        <w:footnoteRef/>
      </w:r>
      <w:r w:rsidRPr="00912BF7">
        <w:t xml:space="preserve"> </w:t>
      </w:r>
      <w:r>
        <w:fldChar w:fldCharType="begin"/>
      </w:r>
      <w:r>
        <w:instrText xml:space="preserve"> ADDIN ZOTERO_ITEM CSL_CITATION {"citationID":"qKtJVnvG","properties":{"formattedCitation":"Prodi, {\\i{}Una historia de la justicia}, 42.","plainCitation":"Prodi, Una historia de la justicia, 42.","noteIndex":77},"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090E5A">
        <w:rPr>
          <w:rFonts w:cs="Times New Roman"/>
          <w:szCs w:val="24"/>
        </w:rPr>
        <w:t xml:space="preserve">Prodi, </w:t>
      </w:r>
      <w:r w:rsidRPr="00090E5A">
        <w:rPr>
          <w:rFonts w:cs="Times New Roman"/>
          <w:i/>
          <w:iCs/>
          <w:szCs w:val="24"/>
        </w:rPr>
        <w:t>Una historia de la justicia</w:t>
      </w:r>
      <w:r w:rsidRPr="00090E5A">
        <w:rPr>
          <w:rFonts w:cs="Times New Roman"/>
          <w:szCs w:val="24"/>
        </w:rPr>
        <w:t>, 42.</w:t>
      </w:r>
      <w:r>
        <w:fldChar w:fldCharType="end"/>
      </w:r>
    </w:p>
  </w:footnote>
  <w:footnote w:id="78">
    <w:p w14:paraId="21CA7476" w14:textId="5233ACD4" w:rsidR="00E341E0" w:rsidRPr="00E341E0" w:rsidRDefault="00E341E0">
      <w:pPr>
        <w:pStyle w:val="Textonotapie"/>
      </w:pPr>
      <w:r>
        <w:rPr>
          <w:rStyle w:val="Refdenotaalpie"/>
        </w:rPr>
        <w:footnoteRef/>
      </w:r>
      <w:r>
        <w:t xml:space="preserve"> Mariana, </w:t>
      </w:r>
      <w:r>
        <w:rPr>
          <w:i/>
        </w:rPr>
        <w:t>La dignidad real</w:t>
      </w:r>
      <w:r>
        <w:t>, lib. I, cap. I.</w:t>
      </w:r>
    </w:p>
  </w:footnote>
  <w:footnote w:id="79">
    <w:p w14:paraId="664D06BB" w14:textId="77777777" w:rsidR="00AC086E" w:rsidRPr="00573862" w:rsidRDefault="00AC086E" w:rsidP="00242AB4">
      <w:pPr>
        <w:pStyle w:val="Textonotapie"/>
      </w:pPr>
      <w:r w:rsidRPr="002B6C75">
        <w:rPr>
          <w:rStyle w:val="Refdenotaalpie"/>
        </w:rPr>
        <w:footnoteRef/>
      </w:r>
      <w:r>
        <w:t xml:space="preserve">  Se cita allí la máxima evangélica que rezaba “Ninguna autoridad tendrías contra mí si no se te hubiera dado desde arriba”</w:t>
      </w:r>
      <w:r w:rsidRPr="00AE5979">
        <w:t xml:space="preserve">. </w:t>
      </w:r>
      <w:r>
        <w:t>Jn 19:11</w:t>
      </w:r>
      <w:r w:rsidRPr="00AE5979">
        <w:t>.</w:t>
      </w:r>
    </w:p>
  </w:footnote>
  <w:footnote w:id="80">
    <w:p w14:paraId="34081065" w14:textId="77777777" w:rsidR="00AC086E" w:rsidRPr="00573862" w:rsidRDefault="00AC086E" w:rsidP="00242AB4">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81">
    <w:p w14:paraId="3469D213" w14:textId="77777777" w:rsidR="00AC086E" w:rsidRPr="002A7410" w:rsidRDefault="00AC086E" w:rsidP="00242AB4">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82">
    <w:p w14:paraId="5AAD0582" w14:textId="77777777" w:rsidR="00AC086E" w:rsidRPr="00C34A5D" w:rsidRDefault="00AC086E" w:rsidP="00242AB4">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83">
    <w:p w14:paraId="3AB92791" w14:textId="77777777" w:rsidR="00AC086E" w:rsidRPr="00653A46" w:rsidRDefault="00AC086E" w:rsidP="00242AB4">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84">
    <w:p w14:paraId="6C2FA942" w14:textId="1DC2FC1F" w:rsidR="00AC086E" w:rsidRDefault="00AC086E" w:rsidP="00242AB4">
      <w:pPr>
        <w:pStyle w:val="Textonotapie"/>
      </w:pPr>
      <w:r>
        <w:rPr>
          <w:rStyle w:val="Refdenotaalpie"/>
        </w:rPr>
        <w:footnoteRef/>
      </w:r>
      <w:r>
        <w:t xml:space="preserve"> </w:t>
      </w:r>
      <w:r>
        <w:fldChar w:fldCharType="begin"/>
      </w:r>
      <w:r w:rsidR="000F3AA5">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84},"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85">
    <w:p w14:paraId="7B7D4308" w14:textId="77777777" w:rsidR="00AC086E" w:rsidRPr="005A04A0" w:rsidRDefault="00AC086E" w:rsidP="00242AB4">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86">
    <w:p w14:paraId="0F818611" w14:textId="2268371B" w:rsidR="00AC086E" w:rsidRDefault="00AC086E" w:rsidP="00242AB4">
      <w:pPr>
        <w:pStyle w:val="Textonotapie"/>
      </w:pPr>
      <w:r>
        <w:rPr>
          <w:rStyle w:val="Refdenotaalpie"/>
        </w:rPr>
        <w:footnoteRef/>
      </w:r>
      <w:r>
        <w:t xml:space="preserve"> </w:t>
      </w:r>
      <w:r>
        <w:fldChar w:fldCharType="begin"/>
      </w:r>
      <w:r w:rsidR="000F3AA5">
        <w:instrText xml:space="preserve"> ADDIN ZOTERO_ITEM CSL_CITATION {"citationID":"BJMXXsYz","properties":{"formattedCitation":"Calder\\uc0\\u243{}n de la Barca, {\\i{}El indulto general}, vv. 1257\\uc0\\u8211{}1265.","plainCitation":"Calderón de la Barca, El indulto general, vv. 1257–1265.","noteIndex":86},"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87">
    <w:p w14:paraId="6859A76C" w14:textId="1DFFF776" w:rsidR="00AC086E" w:rsidRPr="003C35C1" w:rsidRDefault="00AC086E"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88">
    <w:p w14:paraId="5278C48F" w14:textId="77777777" w:rsidR="00AC086E" w:rsidRPr="00F47F3C" w:rsidRDefault="00AC086E"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89">
    <w:p w14:paraId="7E19721E" w14:textId="21583116" w:rsidR="00AC086E" w:rsidRPr="005A04A0" w:rsidRDefault="00AC086E"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90">
    <w:p w14:paraId="313BF6BD" w14:textId="77777777" w:rsidR="00AC086E" w:rsidRPr="00494FBE" w:rsidRDefault="00AC086E"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91">
    <w:p w14:paraId="647584A7" w14:textId="441AC788" w:rsidR="00AC086E" w:rsidRPr="008129CF" w:rsidRDefault="00AC086E"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rsidR="000F3AA5">
        <w:instrText xml:space="preserve"> ADDIN ZOTERO_ITEM CSL_CITATION {"citationID":"lyM7Do61","properties":{"formattedCitation":"Rodr\\uc0\\u237{}guez Flores, {\\i{}El perd\\uc0\\u243{}n real}, 190\\uc0\\u8211{}225.","plainCitation":"Rodríguez Flores, El perdón real, 190–225.","noteIndex":9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 w:id="92">
    <w:p w14:paraId="6B8619B6" w14:textId="77777777" w:rsidR="00AC086E" w:rsidRPr="000D3181" w:rsidRDefault="00AC086E" w:rsidP="003C75C0">
      <w:pPr>
        <w:pStyle w:val="Textonotapie"/>
      </w:pPr>
      <w:r w:rsidRPr="00E40FE9">
        <w:rPr>
          <w:rStyle w:val="Refdenotaalpie"/>
        </w:rPr>
        <w:footnoteRef/>
      </w:r>
      <w:r>
        <w:t xml:space="preserve"> Este delito (de saca) tenía el equivalente al de traición. </w:t>
      </w:r>
    </w:p>
  </w:footnote>
  <w:footnote w:id="93">
    <w:p w14:paraId="12954A3D" w14:textId="77777777" w:rsidR="00AC086E" w:rsidRPr="00A01CD6" w:rsidRDefault="00AC086E" w:rsidP="003C75C0">
      <w:pPr>
        <w:pStyle w:val="Textonotapie"/>
      </w:pPr>
      <w:r w:rsidRPr="00E40FE9">
        <w:rPr>
          <w:rStyle w:val="Refdenotaalpie"/>
        </w:rPr>
        <w:footnoteRef/>
      </w:r>
      <w:r>
        <w:t xml:space="preserve"> López de Cuéllar, </w:t>
      </w:r>
      <w:r>
        <w:rPr>
          <w:i/>
        </w:rPr>
        <w:t>Tratado iuridico-politico</w:t>
      </w:r>
      <w:r>
        <w:t xml:space="preserve">, n. 261. Porque esta injuria no le correspondía perdonarla al rey sino a la parte afectada. Diego del Castillo, </w:t>
      </w:r>
      <w:r>
        <w:rPr>
          <w:i/>
        </w:rPr>
        <w:t>Stromas políticos y morales</w:t>
      </w:r>
      <w:r>
        <w:t xml:space="preserve"> (Valladolid: imprenta de la Real Cancillería, 1729), stroma VIII, flor III, “Concordia política y cristiana del honor y la obediencia” n. 20.</w:t>
      </w:r>
    </w:p>
  </w:footnote>
  <w:footnote w:id="94">
    <w:p w14:paraId="044DC807" w14:textId="77777777" w:rsidR="00AC086E" w:rsidRPr="00F16632" w:rsidRDefault="00AC086E" w:rsidP="003C75C0">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Tratado iuridico-politico</w:t>
      </w:r>
      <w:r>
        <w:t xml:space="preserve">, n. 312-313. También Gregorio López glosa </w:t>
      </w:r>
      <w:r>
        <w:rPr>
          <w:i/>
        </w:rPr>
        <w:t>la pena</w:t>
      </w:r>
      <w:r>
        <w:t xml:space="preserve"> a </w:t>
      </w:r>
      <w:r>
        <w:rPr>
          <w:i/>
        </w:rPr>
        <w:t>Partidas</w:t>
      </w:r>
      <w:r>
        <w:t xml:space="preserve"> 7, tít. 32 ley 3: </w:t>
      </w:r>
      <w:r w:rsidRPr="003E4F5C">
        <w:t>"Et in charta misericordiæ super mortealicuius semper ponit excepta proditione &amp; alevosia"</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95">
    <w:p w14:paraId="36FF5B0F" w14:textId="77777777" w:rsidR="00AC086E" w:rsidRPr="002718AC" w:rsidRDefault="00AC086E" w:rsidP="003C75C0">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r w:rsidRPr="002718AC">
        <w:t xml:space="preserve">Mastrillo, </w:t>
      </w:r>
      <w:r w:rsidRPr="002718AC">
        <w:rPr>
          <w:i/>
        </w:rPr>
        <w:t>Ad indultum generale</w:t>
      </w:r>
      <w:r w:rsidRPr="002718AC">
        <w:t>, cap. XXVII, n. 4.</w:t>
      </w:r>
    </w:p>
  </w:footnote>
  <w:footnote w:id="96">
    <w:p w14:paraId="7D550FDC" w14:textId="77777777" w:rsidR="00AC086E" w:rsidRPr="002718AC" w:rsidRDefault="00AC086E" w:rsidP="003C75C0">
      <w:pPr>
        <w:pStyle w:val="Textonotapie"/>
      </w:pPr>
      <w:r w:rsidRPr="00E40FE9">
        <w:rPr>
          <w:rStyle w:val="Refdenotaalpie"/>
        </w:rPr>
        <w:footnoteRef/>
      </w:r>
      <w:r w:rsidRPr="000A4666">
        <w:t xml:space="preserve"> “</w:t>
      </w:r>
      <w:r>
        <w:t xml:space="preserve">Los que usurpan los pastos públicos, y los que destruyen las heredades agenas,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Tratado iuridico-politico</w:t>
      </w:r>
      <w:r w:rsidRPr="002718AC">
        <w:t>, n. 330-332.</w:t>
      </w:r>
    </w:p>
  </w:footnote>
  <w:footnote w:id="97">
    <w:p w14:paraId="434E5AB7" w14:textId="77777777" w:rsidR="00AC086E" w:rsidRPr="006940F2" w:rsidRDefault="00AC086E" w:rsidP="003C75C0">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Tratado iuridico-politico</w:t>
      </w:r>
      <w:r>
        <w:t>, n. 366.</w:t>
      </w:r>
    </w:p>
  </w:footnote>
  <w:footnote w:id="98">
    <w:p w14:paraId="2FFAF89F" w14:textId="1E8FB793" w:rsidR="00AC086E" w:rsidRPr="00EF6050" w:rsidRDefault="00AC086E" w:rsidP="003C75C0">
      <w:pPr>
        <w:pStyle w:val="Textonotapie"/>
      </w:pPr>
      <w:r w:rsidRPr="00E40FE9">
        <w:rPr>
          <w:rStyle w:val="Refdenotaalpie"/>
        </w:rPr>
        <w:footnoteRef/>
      </w:r>
      <w:r>
        <w:t xml:space="preserve"> Castillo de Bovadilla, quien dedicó un capítulo al delito de cohecho, dijo: “Aunque la malicia, y mala inclinación es natural á todos los hombres, porque toda edad es mas inclinada, y proclive al mal, que al bien: pero según Euripides, el hombre que corrompido por interés es malo, este tal indigno es de perdón, y mucho mas el que por ignorancia, ó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99">
    <w:p w14:paraId="4A20B2F1" w14:textId="438745D0" w:rsidR="00AC086E" w:rsidRPr="002718AC" w:rsidRDefault="00AC086E" w:rsidP="003C75C0">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Bovadilla, </w:t>
      </w:r>
      <w:r>
        <w:rPr>
          <w:i/>
        </w:rPr>
        <w:t>Política para corregidores</w:t>
      </w:r>
      <w:r>
        <w:t xml:space="preserve">, Lib. V, cap. </w:t>
      </w:r>
      <w:r w:rsidRPr="002718AC">
        <w:t>I, n. 228.</w:t>
      </w:r>
    </w:p>
  </w:footnote>
  <w:footnote w:id="100">
    <w:p w14:paraId="637DB6D1" w14:textId="77777777" w:rsidR="00AC086E" w:rsidRPr="001347CC" w:rsidRDefault="00AC086E" w:rsidP="003C75C0">
      <w:pPr>
        <w:pStyle w:val="Textonotapie"/>
      </w:pPr>
      <w:r w:rsidRPr="00E40FE9">
        <w:rPr>
          <w:rStyle w:val="Refdenotaalpie"/>
        </w:rPr>
        <w:footnoteRef/>
      </w:r>
      <w:r w:rsidRPr="001347CC">
        <w:t xml:space="preserve"> “crimen gravísimo!” dice López de Cu</w:t>
      </w:r>
      <w:r>
        <w:t xml:space="preserve">éllar, que se castigaba con pena de muerte en el caso de los jueces. López de Cuéllar, </w:t>
      </w:r>
      <w:r>
        <w:rPr>
          <w:i/>
        </w:rPr>
        <w:t>Tratado iuridico-político</w:t>
      </w:r>
      <w:r>
        <w:t>, n. 407.</w:t>
      </w:r>
    </w:p>
  </w:footnote>
  <w:footnote w:id="101">
    <w:p w14:paraId="68DB6603" w14:textId="65BC3365" w:rsidR="00AC086E" w:rsidRPr="00887FBF" w:rsidRDefault="00AC086E" w:rsidP="003C75C0">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Haereticum hominem post unam et secundam correptionem devita, </w:t>
      </w:r>
      <w:r w:rsidRPr="00887FBF">
        <w:t>sciens quia subversus est, qui eiusmodi est, et delinqu</w:t>
      </w:r>
      <w:r>
        <w:t xml:space="preserve">it, proprio iudicio condemnatus.” Titum, 3:10-11. </w:t>
      </w:r>
      <w:r>
        <w:fldChar w:fldCharType="begin"/>
      </w:r>
      <w:r w:rsidR="009F0747">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104},"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r w:rsidRPr="00EB3702">
        <w:rPr>
          <w:rFonts w:cs="Times New Roman"/>
          <w:i/>
          <w:iCs/>
          <w:szCs w:val="24"/>
        </w:rPr>
        <w:t>Scintilla – Revista de Filosofia e Mística Medieval</w:t>
      </w:r>
      <w:r w:rsidRPr="00EB3702">
        <w:rPr>
          <w:rFonts w:cs="Times New Roman"/>
          <w:szCs w:val="24"/>
        </w:rPr>
        <w:t xml:space="preserve"> 12, núm. 2 (2015): 45–50.</w:t>
      </w:r>
      <w:r>
        <w:fldChar w:fldCharType="end"/>
      </w:r>
      <w:r>
        <w:t xml:space="preserve"> </w:t>
      </w:r>
    </w:p>
  </w:footnote>
  <w:footnote w:id="102">
    <w:p w14:paraId="43E5651F" w14:textId="77777777" w:rsidR="00AC086E" w:rsidRPr="001E4219" w:rsidRDefault="00AC086E" w:rsidP="003C75C0">
      <w:pPr>
        <w:pStyle w:val="Textonotapie"/>
      </w:pPr>
      <w:r w:rsidRPr="00E40FE9">
        <w:rPr>
          <w:rStyle w:val="Refdenotaalpie"/>
        </w:rPr>
        <w:footnoteRef/>
      </w:r>
      <w:r w:rsidRPr="001E4219">
        <w:t xml:space="preserve"> “Porque si descubierto el delito</w:t>
      </w:r>
      <w:r>
        <w:t>,</w:t>
      </w:r>
      <w:r w:rsidRPr="001E4219">
        <w:t xml:space="preserve"> no se </w:t>
      </w:r>
      <w:r>
        <w:t xml:space="preserve">castigo al reo, cimentara en la tolerancia su avilantez, para executar lo que ya tramado se le perdonó”. López de Cuéllar, </w:t>
      </w:r>
      <w:r>
        <w:rPr>
          <w:i/>
        </w:rPr>
        <w:t>Tratado iuridico-político</w:t>
      </w:r>
      <w:r>
        <w:t>, n. 488.</w:t>
      </w:r>
    </w:p>
  </w:footnote>
  <w:footnote w:id="103">
    <w:p w14:paraId="52651C8B" w14:textId="77777777" w:rsidR="00AC086E" w:rsidRPr="00917031" w:rsidRDefault="00AC086E" w:rsidP="003C75C0">
      <w:pPr>
        <w:pStyle w:val="Textonotapie"/>
      </w:pPr>
      <w:r w:rsidRPr="00E40FE9">
        <w:rPr>
          <w:rStyle w:val="Refdenotaalpie"/>
        </w:rPr>
        <w:footnoteRef/>
      </w:r>
      <w:r w:rsidRPr="00917031">
        <w:t xml:space="preserve"> “No goze de la clemencia del Principe en el Indulto el impio, que irritó la </w:t>
      </w:r>
      <w:r>
        <w:t xml:space="preserve">Iusticia de Dios, y pues la ley lo manda, justo es que el fuego reduzca á pavesas delinquente, que sin temor del castigo, se sugetó por su delito á ser infame, quanto exemplar padrón de escarmiento á las futuras edades, encendiendo en su corazón la denegrida llama de su apetito.” López de Cuéllar, </w:t>
      </w:r>
      <w:r>
        <w:rPr>
          <w:i/>
        </w:rPr>
        <w:t>Tratado iuridico-político</w:t>
      </w:r>
      <w:r>
        <w:t>, n. 728.</w:t>
      </w:r>
    </w:p>
  </w:footnote>
  <w:footnote w:id="104">
    <w:p w14:paraId="0C04E8E0" w14:textId="77777777" w:rsidR="00AC086E" w:rsidRDefault="00AC086E" w:rsidP="003C75C0">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perdonalo para que cesara la acción civil pues el rey sólo indultaba la criminal. López de Cuéllar, </w:t>
      </w:r>
      <w:r>
        <w:rPr>
          <w:i/>
        </w:rPr>
        <w:t>Tratado iuridico-político</w:t>
      </w:r>
      <w:r>
        <w:t>, n. 855.</w:t>
      </w:r>
    </w:p>
  </w:footnote>
  <w:footnote w:id="105">
    <w:p w14:paraId="33668DD3" w14:textId="77777777" w:rsidR="00AC086E" w:rsidRPr="00F0676E" w:rsidRDefault="00AC086E" w:rsidP="003C75C0">
      <w:pPr>
        <w:pStyle w:val="Textonotapie"/>
      </w:pPr>
      <w:r w:rsidRPr="00E40FE9">
        <w:rPr>
          <w:rStyle w:val="Refdenotaalpie"/>
        </w:rPr>
        <w:footnoteRef/>
      </w:r>
      <w:r>
        <w:t xml:space="preserve"> Se incluyen en esta excepción el </w:t>
      </w:r>
      <w:r>
        <w:rPr>
          <w:i/>
        </w:rPr>
        <w:t>consensum falsum</w:t>
      </w:r>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ó Provission, ó abre cartas de los particulares, ó rompe algún auto judicial al Ministro que se le notifica”. López de Cuéllar, </w:t>
      </w:r>
      <w:r>
        <w:rPr>
          <w:i/>
        </w:rPr>
        <w:t>Tratado iuridico-político</w:t>
      </w:r>
      <w:r>
        <w:t>, n. 860-970.</w:t>
      </w:r>
    </w:p>
  </w:footnote>
  <w:footnote w:id="106">
    <w:p w14:paraId="005BB731" w14:textId="77777777" w:rsidR="00AC086E" w:rsidRPr="00965B72" w:rsidRDefault="00AC086E" w:rsidP="003C75C0">
      <w:pPr>
        <w:pStyle w:val="Textonotapie"/>
      </w:pPr>
      <w:r w:rsidRPr="00E40FE9">
        <w:rPr>
          <w:rStyle w:val="Refdenotaalpie"/>
        </w:rPr>
        <w:footnoteRef/>
      </w:r>
      <w:r w:rsidRPr="00965B72">
        <w:t xml:space="preserve"> “Et cum per blasphemiam fiat iniuria Deo, sine blasphemia fiat in Deum, sive in Virginem Mariam, sive in Sanctos, est clarum, qu</w:t>
      </w:r>
      <w:r>
        <w:t xml:space="preserve">ód Imperator, Dux, et Princepts, not possunt per eorum gratiam alicaius poenae plasphemo, cum nos sit eis facta iniuria, nec eorum subditis, sed Deo eorum Superiori, et nos potest inferior remitie iniuriam factam superiori”. López de Cuéllar, </w:t>
      </w:r>
      <w:r>
        <w:rPr>
          <w:i/>
        </w:rPr>
        <w:t>Tratado iuridico-político</w:t>
      </w:r>
      <w:r>
        <w:t>, n. 1034.</w:t>
      </w:r>
    </w:p>
  </w:footnote>
  <w:footnote w:id="107">
    <w:p w14:paraId="598F769E" w14:textId="77777777" w:rsidR="00AC086E" w:rsidRDefault="00AC086E" w:rsidP="003C75C0">
      <w:pPr>
        <w:pStyle w:val="Textonotapie"/>
      </w:pPr>
      <w:r w:rsidRPr="00E40FE9">
        <w:rPr>
          <w:rStyle w:val="Refdenotaalpie"/>
        </w:rPr>
        <w:footnoteRef/>
      </w:r>
      <w:r>
        <w:t xml:space="preserve"> Porque quien resistía a los ministros del rey lo hacía por extensión contra el príncipe y Dios. López de Cuéllar, </w:t>
      </w:r>
      <w:r>
        <w:rPr>
          <w:i/>
        </w:rPr>
        <w:t>Tratado iuridico-político</w:t>
      </w:r>
      <w:r>
        <w:t>, n. 1144-1150.</w:t>
      </w:r>
    </w:p>
  </w:footnote>
  <w:footnote w:id="108">
    <w:p w14:paraId="6FC65E7E" w14:textId="77777777" w:rsidR="00AC086E" w:rsidRDefault="00AC086E" w:rsidP="003C75C0">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109">
    <w:p w14:paraId="282400DC" w14:textId="520086C4" w:rsidR="00AC086E" w:rsidRDefault="00AC086E" w:rsidP="003C75C0">
      <w:pPr>
        <w:pStyle w:val="Textonotapie"/>
      </w:pPr>
      <w:r w:rsidRPr="00E40FE9">
        <w:rPr>
          <w:rStyle w:val="Refdenotaalpie"/>
        </w:rPr>
        <w:footnoteRef/>
      </w:r>
      <w:r>
        <w:t xml:space="preserve"> </w:t>
      </w:r>
      <w:r>
        <w:fldChar w:fldCharType="begin"/>
      </w:r>
      <w:r w:rsidR="009F0747">
        <w:instrText xml:space="preserve"> ADDIN ZOTERO_ITEM CSL_CITATION {"citationID":"hNxk9coa","properties":{"formattedCitation":"Rodr\\uc0\\u237{}guez Flores, {\\i{}El perd\\uc0\\u243{}n real}, 114.","plainCitation":"Rodríguez Flores, El perdón real, 114.","noteIndex":11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14.</w:t>
      </w:r>
      <w:r>
        <w:fldChar w:fldCharType="end"/>
      </w:r>
      <w:r>
        <w:t xml:space="preserve"> Vale apuntar que el delito de traición (</w:t>
      </w:r>
      <w:r w:rsidRPr="00C52EEA">
        <w:rPr>
          <w:i/>
        </w:rPr>
        <w:t>proditionis</w:t>
      </w:r>
      <w:r>
        <w:t>) era considerado como uno de los delitos más graves. Desde una perspectiva teológico-moral, el traidor rememoraba a Judas (</w:t>
      </w:r>
      <w:r>
        <w:rPr>
          <w:i/>
        </w:rPr>
        <w:t>Iudas proditor</w:t>
      </w:r>
      <w:r>
        <w:t xml:space="preserve">) por haber traicionado a Cristo aún a pesar de estar en la cima del apostolado. Rodrigo Sánchez de Arévalo lo consideró como una fechoría de las más aberrantes: “Proditionis horrendum flagitium,ómnium facinorum uilius, deformius ac sceleratius fore nemo, nisi insanus hesitat, quippe quod omnia alia delictorum genera superat”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110">
    <w:p w14:paraId="0841BFC8" w14:textId="77777777" w:rsidR="00AC086E" w:rsidRPr="005F746C" w:rsidRDefault="00AC086E" w:rsidP="003C75C0">
      <w:pPr>
        <w:pStyle w:val="Textonotapie"/>
      </w:pPr>
      <w:r w:rsidRPr="00E40FE9">
        <w:rPr>
          <w:rStyle w:val="Refdenotaalpie"/>
        </w:rPr>
        <w:footnoteRef/>
      </w:r>
      <w:r>
        <w:t xml:space="preserve"> </w:t>
      </w:r>
      <w:r>
        <w:rPr>
          <w:i/>
        </w:rPr>
        <w:t>Gaceta de Madrid</w:t>
      </w:r>
      <w:r>
        <w:t>, No. 5181, 19 de noviembre de 1848.</w:t>
      </w:r>
    </w:p>
  </w:footnote>
  <w:footnote w:id="111">
    <w:p w14:paraId="5D67168C" w14:textId="0A4D6457" w:rsidR="00AC086E" w:rsidRDefault="00AC086E" w:rsidP="003C75C0">
      <w:pPr>
        <w:pStyle w:val="Textonotapie"/>
      </w:pPr>
      <w:r w:rsidRPr="00E40FE9">
        <w:rPr>
          <w:rStyle w:val="Refdenotaalpie"/>
        </w:rPr>
        <w:footnoteRef/>
      </w:r>
      <w:r>
        <w:t xml:space="preserve"> Por ejemplo, el perdón general dado por Felipe III en 1603 sólo excluía los delitos de “lese mayestatis, pecado nefando, de falsedad, testigos falsos y resistencia a la nuestra justicia”, en un perdón general de 1686 sólo se daban por excluidos aquellos “presos por causas graves”, y en el dado por Felipe V en 1707 se excluyeron a “ladrones, jitanos, las mujeres de la Galera, y los que estubieren por muerte donde haya parte”. En este sentido, unificar los delitos exceptuados del perdón representaría una verdadera innovación en la materia. </w:t>
      </w:r>
      <w:r>
        <w:fldChar w:fldCharType="begin"/>
      </w:r>
      <w:r w:rsidR="009F0747">
        <w:instrText xml:space="preserve"> ADDIN ZOTERO_ITEM CSL_CITATION {"citationID":"0nAv4s8C","properties":{"formattedCitation":"Rodr\\uc0\\u237{}guez Flores, {\\i{}El perd\\uc0\\u243{}n real}, 268\\uc0\\u8211{}71.","plainCitation":"Rodríguez Flores, El perdón real, 268–71.","noteIndex":11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112">
    <w:p w14:paraId="56D8F038" w14:textId="77777777" w:rsidR="00AC086E" w:rsidRPr="00B8044F" w:rsidRDefault="00AC086E" w:rsidP="003C75C0">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113">
    <w:p w14:paraId="2527A814" w14:textId="30D1AF44" w:rsidR="00AC086E" w:rsidRDefault="00AC086E" w:rsidP="003C75C0">
      <w:pPr>
        <w:pStyle w:val="Textonotapie"/>
      </w:pPr>
      <w:r w:rsidRPr="00E40FE9">
        <w:rPr>
          <w:rStyle w:val="Refdenotaalpie"/>
        </w:rPr>
        <w:footnoteRef/>
      </w:r>
      <w:r>
        <w:t xml:space="preserve"> </w:t>
      </w:r>
      <w:r>
        <w:fldChar w:fldCharType="begin"/>
      </w:r>
      <w:r w:rsidR="009F0747">
        <w:instrText xml:space="preserve"> ADDIN ZOTERO_ITEM CSL_CITATION {"citationID":"6ilV7eCE","properties":{"formattedCitation":"Rodr\\uc0\\u237{}guez Flores, {\\i{}El perd\\uc0\\u243{}n real}, 44\\uc0\\u8211{}79.","plainCitation":"Rodríguez Flores, El perdón real, 44–79.","noteIndex":1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114">
    <w:p w14:paraId="7D67C9B9" w14:textId="75E4CFDB" w:rsidR="00AC086E" w:rsidRDefault="00AC086E" w:rsidP="003C75C0">
      <w:pPr>
        <w:pStyle w:val="Textonotapie"/>
      </w:pPr>
      <w:r w:rsidRPr="00E40FE9">
        <w:rPr>
          <w:rStyle w:val="Refdenotaalpie"/>
        </w:rPr>
        <w:footnoteRef/>
      </w:r>
      <w:r>
        <w:t xml:space="preserve"> </w:t>
      </w:r>
      <w:r>
        <w:fldChar w:fldCharType="begin"/>
      </w:r>
      <w:r w:rsidR="009F0747">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11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iuspolítica”,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115">
    <w:p w14:paraId="11B2C2D5" w14:textId="3932A1C3" w:rsidR="00AC086E" w:rsidRPr="005D0491" w:rsidRDefault="00AC086E" w:rsidP="003C75C0">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rsidR="009F0747">
        <w:instrText xml:space="preserve"> ADDIN ZOTERO_ITEM CSL_CITATION {"citationID":"XK6OfaD7","properties":{"formattedCitation":"{\\i{}El perd\\uc0\\u243{}n real}, 57.","plainCitation":"El perdón real, 57.","noteIndex":11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rsidR="009F0747">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118},"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Zalacaín,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Movellán, “Los criminales ante la concesión del indulto en la España del Siglo XVIII”, </w:t>
      </w:r>
      <w:r w:rsidRPr="00EB3702">
        <w:rPr>
          <w:rFonts w:cs="Times New Roman"/>
          <w:i/>
          <w:iCs/>
          <w:szCs w:val="24"/>
        </w:rPr>
        <w:t>Prohistoria</w:t>
      </w:r>
      <w:r w:rsidRPr="00EB3702">
        <w:rPr>
          <w:rFonts w:cs="Times New Roman"/>
          <w:szCs w:val="24"/>
        </w:rPr>
        <w:t xml:space="preserve"> 5, núm. 5 (2001): 68.</w:t>
      </w:r>
      <w:r>
        <w:fldChar w:fldCharType="end"/>
      </w:r>
      <w:r>
        <w:t xml:space="preserve"> </w:t>
      </w:r>
    </w:p>
  </w:footnote>
  <w:footnote w:id="116">
    <w:p w14:paraId="11E92C57" w14:textId="615C3D03" w:rsidR="00AC086E" w:rsidRDefault="00AC086E" w:rsidP="003C75C0">
      <w:pPr>
        <w:pStyle w:val="Textonotapie"/>
      </w:pPr>
      <w:r w:rsidRPr="00E40FE9">
        <w:rPr>
          <w:rStyle w:val="Refdenotaalpie"/>
        </w:rPr>
        <w:footnoteRef/>
      </w:r>
      <w:r>
        <w:t xml:space="preserve"> </w:t>
      </w:r>
      <w:r>
        <w:fldChar w:fldCharType="begin"/>
      </w:r>
      <w:r w:rsidR="009F0747">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11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117">
    <w:p w14:paraId="3956B99B" w14:textId="77777777" w:rsidR="00AC086E" w:rsidRPr="0042444A" w:rsidRDefault="00AC086E" w:rsidP="003C75C0">
      <w:pPr>
        <w:pStyle w:val="Textonotapie"/>
      </w:pPr>
      <w:r w:rsidRPr="00E40FE9">
        <w:rPr>
          <w:rStyle w:val="Refdenotaalpie"/>
        </w:rPr>
        <w:footnoteRef/>
      </w:r>
      <w:r>
        <w:t xml:space="preserve"> </w:t>
      </w:r>
      <w:r>
        <w:rPr>
          <w:i/>
        </w:rPr>
        <w:t>Partidas</w:t>
      </w:r>
      <w:r>
        <w:t xml:space="preserve"> 7, tit. 32, ley 3. </w:t>
      </w:r>
    </w:p>
  </w:footnote>
  <w:footnote w:id="118">
    <w:p w14:paraId="4F1B4B65" w14:textId="77777777" w:rsidR="00AC086E" w:rsidRPr="00B773D2" w:rsidRDefault="00AC086E" w:rsidP="003C75C0">
      <w:pPr>
        <w:pStyle w:val="Textonotapie"/>
      </w:pPr>
      <w:r w:rsidRPr="00E40FE9">
        <w:rPr>
          <w:rStyle w:val="Refdenotaalpie"/>
        </w:rPr>
        <w:footnoteRef/>
      </w:r>
      <w:r>
        <w:t xml:space="preserve"> López de Cuéllar, </w:t>
      </w:r>
      <w:r>
        <w:rPr>
          <w:i/>
        </w:rPr>
        <w:t>Tratado iuridico-politico</w:t>
      </w:r>
      <w:r>
        <w:t xml:space="preserve">, n. 65 y 67. </w:t>
      </w:r>
      <w:r w:rsidRPr="00B773D2">
        <w:t xml:space="preserve">“Semper prínceps favores et gratias subditis pollicetur”, Gregorio López, glosa </w:t>
      </w:r>
      <w:r>
        <w:rPr>
          <w:i/>
        </w:rPr>
        <w:t>Faziendoles merced</w:t>
      </w:r>
      <w:r>
        <w:t xml:space="preserve"> a </w:t>
      </w:r>
      <w:r>
        <w:rPr>
          <w:i/>
        </w:rPr>
        <w:t>Partidas</w:t>
      </w:r>
      <w:r>
        <w:t xml:space="preserve"> 2, tít. 10, ley 2.</w:t>
      </w:r>
    </w:p>
  </w:footnote>
  <w:footnote w:id="119">
    <w:p w14:paraId="65284498" w14:textId="77777777" w:rsidR="00AC086E" w:rsidRDefault="00AC086E" w:rsidP="003C75C0">
      <w:pPr>
        <w:pStyle w:val="Textonotapie"/>
      </w:pPr>
      <w:r w:rsidRPr="00E40FE9">
        <w:rPr>
          <w:rStyle w:val="Refdenotaalpie"/>
        </w:rPr>
        <w:footnoteRef/>
      </w:r>
      <w:r>
        <w:t xml:space="preserve"> “Porque los meritos passados, hazen olvidar delitos presentes, Tit. Livi. deca. I, lib 7, fol mihi 166.ibi: Movit Populum non tamca fa præsens quam vetus meritum, ut maleficii quam beneficii potius immemores essent. Y con razon, pues los que han adquirido creditos con sus procedimientos merecen, que sus errores, se presuman aciertos. […]Y aunque es verdad que la causa publica pide contra todos el castigo, es vtilizada mas en el perdon de semejantes personas.” López de Cuéllar, </w:t>
      </w:r>
      <w:r>
        <w:rPr>
          <w:i/>
        </w:rPr>
        <w:t>Tratado iuridico-politico</w:t>
      </w:r>
      <w:r>
        <w:t>, n. 70-71 y 74.</w:t>
      </w:r>
    </w:p>
  </w:footnote>
  <w:footnote w:id="120">
    <w:p w14:paraId="54DC726E" w14:textId="76B5CA0E" w:rsidR="00AC086E" w:rsidRDefault="00AC086E" w:rsidP="003C75C0">
      <w:pPr>
        <w:pStyle w:val="Textonotapie"/>
      </w:pPr>
      <w:r w:rsidRPr="00E40FE9">
        <w:rPr>
          <w:rStyle w:val="Refdenotaalpie"/>
        </w:rPr>
        <w:footnoteRef/>
      </w:r>
      <w:r>
        <w:t xml:space="preserve"> </w:t>
      </w:r>
      <w:r>
        <w:fldChar w:fldCharType="begin"/>
      </w:r>
      <w:r w:rsidR="009F0747">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123},"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121">
    <w:p w14:paraId="281EBF6D" w14:textId="02B0E7BE" w:rsidR="00AC086E" w:rsidRDefault="00AC086E" w:rsidP="003C75C0">
      <w:pPr>
        <w:pStyle w:val="Textonotapie"/>
      </w:pPr>
      <w:r w:rsidRPr="00E40FE9">
        <w:rPr>
          <w:rStyle w:val="Refdenotaalpie"/>
        </w:rPr>
        <w:footnoteRef/>
      </w:r>
      <w:r>
        <w:t xml:space="preserve"> “E gracia non es perdonamiento, mas es don que faze el Rey a algunos que con derecho se puede escusar de lo fazer, si quisiere.” </w:t>
      </w:r>
      <w:r>
        <w:rPr>
          <w:i/>
        </w:rPr>
        <w:t>Partidas</w:t>
      </w:r>
      <w:r>
        <w:t xml:space="preserve"> 7, tít. 32, ley 3. </w:t>
      </w:r>
      <w:r>
        <w:fldChar w:fldCharType="begin"/>
      </w:r>
      <w:r w:rsidR="009F0747">
        <w:instrText xml:space="preserve"> ADDIN ZOTERO_ITEM CSL_CITATION {"citationID":"YG84meGw","properties":{"formattedCitation":"Sandoval Parra, {\\i{}Manera de galard\\uc0\\u243{}n}, 28.","plainCitation":"Sandoval Parra, Manera de galardón, 28.","noteIndex":124},"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122">
    <w:p w14:paraId="1707A322" w14:textId="14FF9108" w:rsidR="00AC086E" w:rsidRPr="00131A0A" w:rsidRDefault="00AC086E" w:rsidP="003C75C0">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rsidR="009F0747">
        <w:instrText xml:space="preserve"> ADDIN ZOTERO_ITEM CSL_CITATION {"citationID":"lrIt9cXN","properties":{"formattedCitation":"Rodr\\uc0\\u237{}guez Flores, {\\i{}El perd\\uc0\\u243{}n real}, 66\\uc0\\u8211{}69.","plainCitation":"Rodríguez Flores, El perdón real, 66–69.","noteIndex":125},"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Chaulet precisó que este tipo de perdones se extendieron durante el periodo de 1600 a 1660, con un mayor auge entre 1615 y 1635, coincidiendo con la crisis financiera que vivió la monarquía durante los reinados de Felipe III y IV. </w:t>
      </w:r>
      <w:r>
        <w:fldChar w:fldCharType="begin"/>
      </w:r>
      <w:r w:rsidR="009F0747">
        <w:instrText xml:space="preserve"> ADDIN ZOTERO_ITEM CSL_CITATION {"citationID":"kPCBGvHa","properties":{"formattedCitation":"{\\i{}Crimes, rixes et bruits d\\uc0\\u8217{}\\uc0\\u233{}p\\uc0\\u233{}es}, 375\\uc0\\u8211{}76.","plainCitation":"Crimes, rixes et bruits d’épées, 375–76.","noteIndex":125},"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r w:rsidRPr="00B94F93">
        <w:rPr>
          <w:rFonts w:cs="Times New Roman"/>
          <w:i/>
          <w:iCs/>
          <w:szCs w:val="24"/>
        </w:rPr>
        <w:t>Crimes, rixes et bruits d’épées</w:t>
      </w:r>
      <w:r w:rsidRPr="00B94F93">
        <w:rPr>
          <w:rFonts w:cs="Times New Roman"/>
          <w:szCs w:val="24"/>
        </w:rPr>
        <w:t>, 375–76.</w:t>
      </w:r>
      <w:r>
        <w:fldChar w:fldCharType="end"/>
      </w:r>
      <w:r w:rsidRPr="000E0A21">
        <w:t xml:space="preserve"> </w:t>
      </w:r>
      <w:r w:rsidRPr="00131A0A">
        <w:t>Sin embargo</w:t>
      </w:r>
      <w:r>
        <w:t>, Tamar Herzog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rsidR="009F0747">
        <w:instrText xml:space="preserve"> ADDIN ZOTERO_ITEM CSL_CITATION {"citationID":"ZHpyylZT","properties":{"formattedCitation":"{\\i{}La administraci\\uc0\\u243{}n como un fen\\uc0\\u243{}meno social}, 249\\uc0\\u8211{}50.","plainCitation":"La administración como un fenómeno social, 249–50.","noteIndex":125},"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Pr="00B94F93">
        <w:rPr>
          <w:rFonts w:cs="Times New Roman"/>
          <w:i/>
          <w:iCs/>
          <w:szCs w:val="24"/>
        </w:rPr>
        <w:t>La administración como un fenómeno social</w:t>
      </w:r>
      <w:r w:rsidRPr="00B94F93">
        <w:rPr>
          <w:rFonts w:cs="Times New Roman"/>
          <w:szCs w:val="24"/>
        </w:rPr>
        <w:t>, 249–50.</w:t>
      </w:r>
      <w:r>
        <w:fldChar w:fldCharType="end"/>
      </w:r>
    </w:p>
  </w:footnote>
  <w:footnote w:id="123">
    <w:p w14:paraId="1B09FC63" w14:textId="77777777" w:rsidR="00AC086E" w:rsidRPr="00AD7363" w:rsidRDefault="00AC086E" w:rsidP="003C75C0">
      <w:pPr>
        <w:pStyle w:val="Textonotapie"/>
      </w:pPr>
      <w:r w:rsidRPr="00E40FE9">
        <w:rPr>
          <w:rStyle w:val="Refdenotaalpie"/>
        </w:rPr>
        <w:footnoteRef/>
      </w:r>
      <w:r w:rsidRPr="00AD7363">
        <w:t xml:space="preserve"> Matheu i Sanz, </w:t>
      </w:r>
      <w:r w:rsidRPr="00AD7363">
        <w:rPr>
          <w:i/>
        </w:rPr>
        <w:t>Tractatus de re criminali</w:t>
      </w:r>
      <w:r w:rsidRPr="00AD7363">
        <w:t>, controversia XXI, n. 47.</w:t>
      </w:r>
    </w:p>
  </w:footnote>
  <w:footnote w:id="124">
    <w:p w14:paraId="69241BCF" w14:textId="093ECD88" w:rsidR="00AC086E" w:rsidRDefault="00AC086E" w:rsidP="003C75C0">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rsidR="009F0747">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127},"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125">
    <w:p w14:paraId="294BB6BB" w14:textId="6CAA358B" w:rsidR="00AC086E" w:rsidRDefault="00AC086E" w:rsidP="003C75C0">
      <w:pPr>
        <w:pStyle w:val="Textonotapie"/>
      </w:pPr>
      <w:r w:rsidRPr="00E40FE9">
        <w:rPr>
          <w:rStyle w:val="Refdenotaalpie"/>
        </w:rPr>
        <w:footnoteRef/>
      </w:r>
      <w:r>
        <w:t xml:space="preserve"> </w:t>
      </w:r>
      <w:r>
        <w:fldChar w:fldCharType="begin"/>
      </w:r>
      <w:r w:rsidR="009F0747">
        <w:instrText xml:space="preserve"> ADDIN ZOTERO_ITEM CSL_CITATION {"citationID":"OhiVZDue","properties":{"formattedCitation":"Rodr\\uc0\\u237{}guez Flores, {\\i{}El perd\\uc0\\u243{}n real}, 90.","plainCitation":"Rodríguez Flores, El perdón real, 90.","noteIndex":12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Tamar Herzog habla del “enfoque utilitario de los indultos” para el caso quiteño entre 1650 y 1750, ya que en la mayoría de los casos el indulto se otorgaba en forma de conmutación para servir como soldados a Chile y Guayaquil. Herzog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rsidR="009F0747">
        <w:instrText xml:space="preserve"> ADDIN ZOTERO_ITEM CSL_CITATION {"citationID":"qujkLk2Y","properties":{"formattedCitation":"Herzog, {\\i{}La administraci\\uc0\\u243{}n como un fen\\uc0\\u243{}meno social}, 248\\uc0\\u8211{}49.","plainCitation":"Herzog, La administración como un fenómeno social, 248–49.","noteIndex":128},"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r w:rsidRPr="00EB3702">
        <w:rPr>
          <w:rFonts w:cs="Times New Roman"/>
          <w:szCs w:val="24"/>
        </w:rPr>
        <w:t xml:space="preserve">Herzog, </w:t>
      </w:r>
      <w:r w:rsidRPr="00EB3702">
        <w:rPr>
          <w:rFonts w:cs="Times New Roman"/>
          <w:i/>
          <w:iCs/>
          <w:szCs w:val="24"/>
        </w:rPr>
        <w:t>La administración como un fenómeno social</w:t>
      </w:r>
      <w:r w:rsidRPr="00EB3702">
        <w:rPr>
          <w:rFonts w:cs="Times New Roman"/>
          <w:szCs w:val="24"/>
        </w:rPr>
        <w:t>, 248–49.</w:t>
      </w:r>
      <w:r>
        <w:fldChar w:fldCharType="end"/>
      </w:r>
    </w:p>
  </w:footnote>
  <w:footnote w:id="126">
    <w:p w14:paraId="58ADF84D" w14:textId="5E9FBA60" w:rsidR="00AC086E" w:rsidRPr="005A745D" w:rsidRDefault="00AC086E" w:rsidP="003C75C0">
      <w:pPr>
        <w:pStyle w:val="Textonotapie"/>
      </w:pPr>
      <w:r w:rsidRPr="00E40FE9">
        <w:rPr>
          <w:rStyle w:val="Refdenotaalpie"/>
        </w:rPr>
        <w:footnoteRef/>
      </w:r>
      <w:r>
        <w:t xml:space="preserve"> “Causa publica utilitatis prevalet particulari”, Matheu i Sanz, </w:t>
      </w:r>
      <w:r>
        <w:rPr>
          <w:i/>
        </w:rPr>
        <w:t>Tractatus de re criminali</w:t>
      </w:r>
      <w:r>
        <w:t xml:space="preserve">, controversia XXI, n. 47. “Dos preceptos dio Platón en su República á los Principes, y Gobernadores: el uno fue, que cuidasen en universal de todo el cuerpo de la República, porque el respeto, y consideracion particular para con unos, no causase olvido, y daño para con los demas: y el otro precepto era, que todas sus obras, y acciones enderezasen al bien público, olvidados de sus comodidades”. Castillo de Bovadilla, </w:t>
      </w:r>
      <w:r>
        <w:rPr>
          <w:i/>
        </w:rPr>
        <w:t>Política para corregidores</w:t>
      </w:r>
      <w:r>
        <w:t>, Lib. II, Cap. I, n. 1.</w:t>
      </w:r>
    </w:p>
  </w:footnote>
  <w:footnote w:id="127">
    <w:p w14:paraId="251B900B" w14:textId="6486A759" w:rsidR="00AC086E" w:rsidRPr="00277DED" w:rsidRDefault="00AC086E" w:rsidP="003C75C0">
      <w:pPr>
        <w:pStyle w:val="Textonotapie"/>
      </w:pPr>
      <w:r w:rsidRPr="00E40FE9">
        <w:rPr>
          <w:rStyle w:val="Refdenotaalpie"/>
        </w:rPr>
        <w:footnoteRef/>
      </w:r>
      <w:r w:rsidRPr="00277DED">
        <w:t xml:space="preserve"> “quando vertitur interesse solius fisci, potest Princeps indulgere etiam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rsidR="009F0747">
        <w:instrText xml:space="preserve"> ADDIN ZOTERO_ITEM CSL_CITATION {"citationID":"k3hkFBdr","properties":{"formattedCitation":"Rodr\\uc0\\u237{}guez Flores, {\\i{}El perd\\uc0\\u243{}n real}, 90.","plainCitation":"Rodríguez Flores, El perdón real, 90.","noteIndex":13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128">
    <w:p w14:paraId="2D71C951" w14:textId="649975CD" w:rsidR="00AC086E" w:rsidRPr="00C377A3" w:rsidRDefault="00AC086E" w:rsidP="003C75C0">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rsidR="009F0747">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131},"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Mich.: Colegio de Michoacán, 1987), 137–38.</w:t>
      </w:r>
      <w:r>
        <w:fldChar w:fldCharType="end"/>
      </w:r>
    </w:p>
  </w:footnote>
  <w:footnote w:id="129">
    <w:p w14:paraId="405B090B" w14:textId="77777777" w:rsidR="001A5687" w:rsidRPr="005613F2" w:rsidRDefault="001A5687" w:rsidP="001A5687">
      <w:pPr>
        <w:pStyle w:val="Textonotapie"/>
      </w:pPr>
      <w:r>
        <w:rPr>
          <w:rStyle w:val="Refdenotaalpie"/>
        </w:rPr>
        <w:footnoteRef/>
      </w:r>
      <w:r>
        <w:t xml:space="preserve"> Ambas obras pueden visualizarse en alta resolución en el sitio del Museo del Prado. </w:t>
      </w:r>
      <w:r w:rsidRPr="005613F2">
        <w:t xml:space="preserve">Maíno </w:t>
      </w:r>
      <w:hyperlink r:id="rId1" w:history="1">
        <w:r w:rsidRPr="00716F52">
          <w:rPr>
            <w:rStyle w:val="Hipervnculo"/>
          </w:rPr>
          <w:t>http://bit.ly/2soBaPw</w:t>
        </w:r>
      </w:hyperlink>
      <w:r>
        <w:t xml:space="preserve"> </w:t>
      </w:r>
      <w:r w:rsidRPr="005613F2">
        <w:t>y Velázquez</w:t>
      </w:r>
      <w:r>
        <w:t xml:space="preserve"> </w:t>
      </w:r>
      <w:hyperlink r:id="rId2" w:history="1">
        <w:r w:rsidRPr="00716F52">
          <w:rPr>
            <w:rStyle w:val="Hipervnculo"/>
          </w:rPr>
          <w:t>http://bit.ly/2LPuySh</w:t>
        </w:r>
      </w:hyperlink>
      <w:r>
        <w:t>. Sitio consultado y enlaces creados el 1 de junio de 2018.</w:t>
      </w:r>
    </w:p>
  </w:footnote>
  <w:footnote w:id="130">
    <w:p w14:paraId="7F76D371" w14:textId="77777777" w:rsidR="001A5687" w:rsidRPr="00B223FE" w:rsidRDefault="001A5687" w:rsidP="001A5687">
      <w:pPr>
        <w:pStyle w:val="Textonotapie"/>
      </w:pPr>
      <w:r>
        <w:rPr>
          <w:rStyle w:val="Refdenotaalpie"/>
        </w:rPr>
        <w:footnoteRef/>
      </w:r>
      <w:r w:rsidRPr="005613F2">
        <w:t xml:space="preserve"> </w:t>
      </w:r>
      <w:r>
        <w:fldChar w:fldCharType="begin"/>
      </w:r>
      <w:r>
        <w:instrText xml:space="preserve"> ADDIN ZOTERO_ITEM CSL_CITATION {"citationID":"WTun4sa6","properties":{"formattedCitation":"Jonathan Brown y John Huxtable Elliott, {\\i{}Un palacio para el Rey: El Buen Retiro y la corte de Felipe IV}, trad. Vicente Lle\\uc0\\u243{} y Mar\\uc0\\u237{}a Luisa Balseiro, Edici\\uc0\\u243{}n actualizada en e-book (Madrid: Taurus, 2016), sec. \\uc0\\u8220{}La rendici\\uc0\\u243{}n de Breda\" y \"La recuperaci\\uc0\\u243{}n de Bah\\uc0\\u237{}a\\uc0\\u8221{}.","plainCitation":"Jonathan Brown y John Huxtable Elliott, Un palacio para el Rey: El Buen Retiro y la corte de Felipe IV, trad. Vicente Lleó y María Luisa Balseiro, Edición actualizada en e-book (Madrid: Taurus, 2016), sec. “La rendición de Breda\" y \"La recuperación de Bahía”.","noteIndex":93},"citationItems":[{"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La rendición de Breda\" y \"La recuperación de Bahía\"","label":"section"}],"schema":"https://github.com/citation-style-language/schema/raw/master/csl-citation.json"} </w:instrText>
      </w:r>
      <w:r>
        <w:fldChar w:fldCharType="separate"/>
      </w:r>
      <w:r w:rsidRPr="00C17281">
        <w:rPr>
          <w:rFonts w:cs="Times New Roman"/>
          <w:szCs w:val="24"/>
        </w:rPr>
        <w:t xml:space="preserve">Jonathan Brown y John Huxtable Elliott, </w:t>
      </w:r>
      <w:r w:rsidRPr="00C17281">
        <w:rPr>
          <w:rFonts w:cs="Times New Roman"/>
          <w:i/>
          <w:iCs/>
          <w:szCs w:val="24"/>
        </w:rPr>
        <w:t>Un palacio para el Rey: El Buen Retiro y la corte de Felipe IV</w:t>
      </w:r>
      <w:r w:rsidRPr="00C17281">
        <w:rPr>
          <w:rFonts w:cs="Times New Roman"/>
          <w:szCs w:val="24"/>
        </w:rPr>
        <w:t>, trad. Vicente Lleó y María Luisa Balseiro, Edición actualizada en e-book (Madrid: Taurus, 2016), sec. “La rendición de Breda" y "La recuperación de Bahía”.</w:t>
      </w:r>
      <w:r>
        <w:fldChar w:fldCharType="end"/>
      </w:r>
    </w:p>
  </w:footnote>
  <w:footnote w:id="131">
    <w:p w14:paraId="0C9A9E33" w14:textId="77777777" w:rsidR="001A5687" w:rsidRDefault="001A5687" w:rsidP="001A5687">
      <w:pPr>
        <w:pStyle w:val="Textonotapie"/>
      </w:pPr>
      <w:r>
        <w:rPr>
          <w:rStyle w:val="Refdenotaalpie"/>
        </w:rPr>
        <w:footnoteRef/>
      </w:r>
      <w:r>
        <w:t xml:space="preserve"> </w:t>
      </w:r>
      <w:r>
        <w:fldChar w:fldCharType="begin"/>
      </w:r>
      <w:r>
        <w:instrText xml:space="preserve"> ADDIN ZOTERO_ITEM CSL_CITATION {"citationID":"hvAz7Hwl","properties":{"formattedCitation":"Lygia Rodr\\uc0\\u237{}guez Vianna P\\uc0\\u233{}rez, \\uc0\\u8220{}\\uc0\\u8216{}El Brasil restituido\\uc0\\u8217{} de Lope de Vega y \\uc0\\u8216{}La p\\uc0\\u233{}rdida y restauraci\\uc0\\u243{}n de la Bah\\uc0\\u237{}a de Todos los Santos\\uc0\\u8217{}, de Juan Antonio Correa\\uc0\\u8221{}, en {\\i{}Estudios de teatro \\uc0\\u225{}ureo: texto, espacio y representaci\\uc0\\u243{}n} (X Congreso de la Asociaci\\uc0\\u243{}n Internacional de Teatro Espa\\uc0\\u241{}ol y Novohispano de los Siglos de Oro, M\\uc0\\u233{}xico: Universidad Aut\\uc0\\u243{}noma Metropolitana, 2003), 245\\uc0\\u8211{}61; Brown y Elliott, {\\i{}Un palacio para el Rey}, sec. \\uc0\\u8220{}H\\uc0\\u233{}rcules Hispanicus\\uc0\\u8221{}.","plainCitation":"Lygia Rodríguez Vianna Pérez, “‘El Brasil restituido’ de Lope de Vega y ‘La pérdida y restauración de la Bahía de Todos los Santos’, de Juan Antonio Correa”, en Estudios de teatro áureo: texto, espacio y representación (X Congreso de la Asociación Internacional de Teatro Español y Novohispano de los Siglos de Oro, México: Universidad Autónoma Metropolitana, 2003), 245–61; Brown y Elliott, Un palacio para el Rey, sec. “Hércules Hispanicus”.","noteIndex":94},"citationItems":[{"id":8271,"uris":["http://zotero.org/users/163570/items/L8N3TAHX"],"uri":["http://zotero.org/users/163570/items/L8N3TAHX"],"itemData":{"id":8271,"type":"paper-conference","title":"\"El Brasil restituido\" de Lope de Vega y \"La pérdida y restauración de la Bahía de Todos los Santos\", de Juan Antonio Correa","container-title":"Estudios de teatro áureo: texto, espacio y representación","publisher":"Universidad Autónoma Metropolitana","publisher-place":"México","page":"245-261","event":"X Congreso de la Asociación Internacional de Teatro Español y Novohispano de los Siglos de Oro","event-place":"México","ISBN":"970-31-0115-1","author":[{"family":"Rodríguez Vianna Pérez","given":"Lygia"}],"issued":{"date-parts":[["2003"]]}},"label":"page"},{"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Hércules Hispanicus\"","label":"section"}],"schema":"https://github.com/citation-style-language/schema/raw/master/csl-citation.json"} </w:instrText>
      </w:r>
      <w:r>
        <w:fldChar w:fldCharType="separate"/>
      </w:r>
      <w:r w:rsidRPr="00C17281">
        <w:rPr>
          <w:rFonts w:cs="Times New Roman"/>
          <w:szCs w:val="24"/>
        </w:rPr>
        <w:t xml:space="preserve">Lygia Rodríguez Vianna Pérez, “‘El Brasil restituido’ de Lope de Vega y ‘La pérdida y restauración de la Bahía de Todos los Santos’, de Juan Antonio Correa”, en </w:t>
      </w:r>
      <w:r w:rsidRPr="00C17281">
        <w:rPr>
          <w:rFonts w:cs="Times New Roman"/>
          <w:i/>
          <w:iCs/>
          <w:szCs w:val="24"/>
        </w:rPr>
        <w:t>Estudios de teatro áureo: texto, espacio y representación</w:t>
      </w:r>
      <w:r w:rsidRPr="00C17281">
        <w:rPr>
          <w:rFonts w:cs="Times New Roman"/>
          <w:szCs w:val="24"/>
        </w:rPr>
        <w:t xml:space="preserve"> (X Congreso de la Asociación Internacional de Teatro Español y Novohispano de los Siglos de Oro, México: Universidad Autónoma Metropolitana, 2003), 245–61; Brown y Elliott, </w:t>
      </w:r>
      <w:r w:rsidRPr="00C17281">
        <w:rPr>
          <w:rFonts w:cs="Times New Roman"/>
          <w:i/>
          <w:iCs/>
          <w:szCs w:val="24"/>
        </w:rPr>
        <w:t>Un palacio para el Rey</w:t>
      </w:r>
      <w:r w:rsidRPr="00C17281">
        <w:rPr>
          <w:rFonts w:cs="Times New Roman"/>
          <w:szCs w:val="24"/>
        </w:rPr>
        <w:t>, sec. “Hércules Hispanicus”.</w:t>
      </w:r>
      <w:r>
        <w:fldChar w:fldCharType="end"/>
      </w:r>
    </w:p>
  </w:footnote>
  <w:footnote w:id="132">
    <w:p w14:paraId="29C328FD" w14:textId="1A5E1F8B" w:rsidR="00AC086E" w:rsidRPr="00755E15" w:rsidRDefault="00AC086E">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133">
    <w:p w14:paraId="2F808296" w14:textId="6367E4F0" w:rsidR="00AC086E" w:rsidRDefault="00AC086E">
      <w:pPr>
        <w:pStyle w:val="Textonotapie"/>
      </w:pPr>
      <w:r>
        <w:rPr>
          <w:rStyle w:val="Refdenotaalpie"/>
        </w:rPr>
        <w:footnoteRef/>
      </w:r>
      <w:r>
        <w:t xml:space="preserve"> Zorita, 59.</w:t>
      </w:r>
    </w:p>
  </w:footnote>
  <w:footnote w:id="134">
    <w:p w14:paraId="217FAAD7" w14:textId="3E5B4536" w:rsidR="00AC086E" w:rsidRDefault="00AC086E">
      <w:pPr>
        <w:pStyle w:val="Textonotapie"/>
      </w:pPr>
      <w:r>
        <w:rPr>
          <w:rStyle w:val="Refdenotaalpie"/>
        </w:rPr>
        <w:footnoteRef/>
      </w:r>
      <w:r>
        <w:t xml:space="preserve"> Zorita, 6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0"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0"/>
  </w:num>
  <w:num w:numId="2">
    <w:abstractNumId w:val="5"/>
  </w:num>
  <w:num w:numId="3">
    <w:abstractNumId w:val="17"/>
  </w:num>
  <w:num w:numId="4">
    <w:abstractNumId w:val="12"/>
  </w:num>
  <w:num w:numId="5">
    <w:abstractNumId w:val="0"/>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3"/>
  </w:num>
  <w:num w:numId="9">
    <w:abstractNumId w:val="11"/>
  </w:num>
  <w:num w:numId="10">
    <w:abstractNumId w:val="10"/>
  </w:num>
  <w:num w:numId="11">
    <w:abstractNumId w:val="1"/>
  </w:num>
  <w:num w:numId="12">
    <w:abstractNumId w:val="18"/>
  </w:num>
  <w:num w:numId="13">
    <w:abstractNumId w:val="6"/>
  </w:num>
  <w:num w:numId="14">
    <w:abstractNumId w:val="15"/>
  </w:num>
  <w:num w:numId="15">
    <w:abstractNumId w:val="9"/>
  </w:num>
  <w:num w:numId="16">
    <w:abstractNumId w:val="13"/>
  </w:num>
  <w:num w:numId="17">
    <w:abstractNumId w:val="14"/>
  </w:num>
  <w:num w:numId="18">
    <w:abstractNumId w:val="2"/>
  </w:num>
  <w:num w:numId="19">
    <w:abstractNumId w:val="7"/>
  </w:num>
  <w:num w:numId="20">
    <w:abstractNumId w:val="4"/>
  </w:num>
  <w:num w:numId="21">
    <w:abstractNumId w:val="22"/>
  </w:num>
  <w:num w:numId="22">
    <w:abstractNumId w:val="19"/>
  </w:num>
  <w:num w:numId="23">
    <w:abstractNumId w:val="8"/>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EAA"/>
    <w:rsid w:val="00004051"/>
    <w:rsid w:val="00005E55"/>
    <w:rsid w:val="000068F8"/>
    <w:rsid w:val="00007A64"/>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300F"/>
    <w:rsid w:val="00054D95"/>
    <w:rsid w:val="00055714"/>
    <w:rsid w:val="000560AE"/>
    <w:rsid w:val="000602A4"/>
    <w:rsid w:val="00065B9B"/>
    <w:rsid w:val="00065F91"/>
    <w:rsid w:val="00067D02"/>
    <w:rsid w:val="000719C6"/>
    <w:rsid w:val="000778C1"/>
    <w:rsid w:val="0008025F"/>
    <w:rsid w:val="00081ED4"/>
    <w:rsid w:val="00087B96"/>
    <w:rsid w:val="00087BC1"/>
    <w:rsid w:val="0009056F"/>
    <w:rsid w:val="00090E5A"/>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46D3"/>
    <w:rsid w:val="000D77E0"/>
    <w:rsid w:val="000D7C7C"/>
    <w:rsid w:val="000E0A21"/>
    <w:rsid w:val="000E2090"/>
    <w:rsid w:val="000E4B53"/>
    <w:rsid w:val="000E7114"/>
    <w:rsid w:val="000F01D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935"/>
    <w:rsid w:val="00127A9C"/>
    <w:rsid w:val="0013002E"/>
    <w:rsid w:val="001309A5"/>
    <w:rsid w:val="00131992"/>
    <w:rsid w:val="00131A0A"/>
    <w:rsid w:val="00132E3A"/>
    <w:rsid w:val="00134E68"/>
    <w:rsid w:val="00135A97"/>
    <w:rsid w:val="00137320"/>
    <w:rsid w:val="0014221A"/>
    <w:rsid w:val="00142E02"/>
    <w:rsid w:val="0014412D"/>
    <w:rsid w:val="00146FD9"/>
    <w:rsid w:val="001478CB"/>
    <w:rsid w:val="001530D7"/>
    <w:rsid w:val="001543B8"/>
    <w:rsid w:val="001544D0"/>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11A92"/>
    <w:rsid w:val="00213058"/>
    <w:rsid w:val="00215D8E"/>
    <w:rsid w:val="00220385"/>
    <w:rsid w:val="0022561B"/>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B7D"/>
    <w:rsid w:val="002A6BED"/>
    <w:rsid w:val="002A6D37"/>
    <w:rsid w:val="002A6F16"/>
    <w:rsid w:val="002A7C29"/>
    <w:rsid w:val="002B4F9E"/>
    <w:rsid w:val="002B6C75"/>
    <w:rsid w:val="002B71A0"/>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F37"/>
    <w:rsid w:val="002F2950"/>
    <w:rsid w:val="00301BE4"/>
    <w:rsid w:val="00302F7B"/>
    <w:rsid w:val="0030389A"/>
    <w:rsid w:val="00304BCC"/>
    <w:rsid w:val="00306997"/>
    <w:rsid w:val="003100C2"/>
    <w:rsid w:val="00311A3C"/>
    <w:rsid w:val="00312258"/>
    <w:rsid w:val="00312A9B"/>
    <w:rsid w:val="00312EF0"/>
    <w:rsid w:val="00314027"/>
    <w:rsid w:val="003142C3"/>
    <w:rsid w:val="003145D6"/>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3556"/>
    <w:rsid w:val="00364BD5"/>
    <w:rsid w:val="00364D51"/>
    <w:rsid w:val="00370B1B"/>
    <w:rsid w:val="00371E45"/>
    <w:rsid w:val="00375EDA"/>
    <w:rsid w:val="00375F6B"/>
    <w:rsid w:val="003767F0"/>
    <w:rsid w:val="00376AB6"/>
    <w:rsid w:val="00377315"/>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4F03"/>
    <w:rsid w:val="003D647C"/>
    <w:rsid w:val="003D6EAE"/>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2F2B"/>
    <w:rsid w:val="0042459E"/>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5B64"/>
    <w:rsid w:val="005666D8"/>
    <w:rsid w:val="00567C76"/>
    <w:rsid w:val="00570D59"/>
    <w:rsid w:val="00572F2C"/>
    <w:rsid w:val="005779E7"/>
    <w:rsid w:val="00577FF2"/>
    <w:rsid w:val="00580E83"/>
    <w:rsid w:val="005844AE"/>
    <w:rsid w:val="00590FCC"/>
    <w:rsid w:val="00592AD1"/>
    <w:rsid w:val="005935C1"/>
    <w:rsid w:val="00593D82"/>
    <w:rsid w:val="00594ACD"/>
    <w:rsid w:val="00595B83"/>
    <w:rsid w:val="005A12A8"/>
    <w:rsid w:val="005A4693"/>
    <w:rsid w:val="005A53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26EC"/>
    <w:rsid w:val="006128BA"/>
    <w:rsid w:val="00613890"/>
    <w:rsid w:val="006211F4"/>
    <w:rsid w:val="0062417A"/>
    <w:rsid w:val="00625740"/>
    <w:rsid w:val="00627034"/>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D1F5B"/>
    <w:rsid w:val="007D4515"/>
    <w:rsid w:val="007D7629"/>
    <w:rsid w:val="007D7D42"/>
    <w:rsid w:val="007D7E74"/>
    <w:rsid w:val="007E2725"/>
    <w:rsid w:val="007E5CB7"/>
    <w:rsid w:val="007E7B8A"/>
    <w:rsid w:val="007F1766"/>
    <w:rsid w:val="007F24F4"/>
    <w:rsid w:val="007F36EF"/>
    <w:rsid w:val="007F47A9"/>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8FE"/>
    <w:rsid w:val="00897132"/>
    <w:rsid w:val="008979B9"/>
    <w:rsid w:val="008A21B7"/>
    <w:rsid w:val="008A2727"/>
    <w:rsid w:val="008A2DA7"/>
    <w:rsid w:val="008B1E67"/>
    <w:rsid w:val="008B2835"/>
    <w:rsid w:val="008B7B56"/>
    <w:rsid w:val="008C09F0"/>
    <w:rsid w:val="008C2CAC"/>
    <w:rsid w:val="008C7F0E"/>
    <w:rsid w:val="008D23B4"/>
    <w:rsid w:val="008D5F8A"/>
    <w:rsid w:val="008D71A0"/>
    <w:rsid w:val="008D7B48"/>
    <w:rsid w:val="008E1FFC"/>
    <w:rsid w:val="008E4E99"/>
    <w:rsid w:val="008E55EA"/>
    <w:rsid w:val="008F1007"/>
    <w:rsid w:val="008F36FD"/>
    <w:rsid w:val="008F377B"/>
    <w:rsid w:val="008F5280"/>
    <w:rsid w:val="008F628B"/>
    <w:rsid w:val="009002A6"/>
    <w:rsid w:val="009026DF"/>
    <w:rsid w:val="009045B6"/>
    <w:rsid w:val="009060CE"/>
    <w:rsid w:val="00911AD5"/>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D04AD"/>
    <w:rsid w:val="00AD7100"/>
    <w:rsid w:val="00AE284D"/>
    <w:rsid w:val="00AE3608"/>
    <w:rsid w:val="00AE3978"/>
    <w:rsid w:val="00AE48AE"/>
    <w:rsid w:val="00AE68EA"/>
    <w:rsid w:val="00AF057A"/>
    <w:rsid w:val="00AF11C2"/>
    <w:rsid w:val="00AF1BA2"/>
    <w:rsid w:val="00AF29A2"/>
    <w:rsid w:val="00AF455D"/>
    <w:rsid w:val="00B011C4"/>
    <w:rsid w:val="00B0400F"/>
    <w:rsid w:val="00B068AB"/>
    <w:rsid w:val="00B169BD"/>
    <w:rsid w:val="00B20DA2"/>
    <w:rsid w:val="00B2236D"/>
    <w:rsid w:val="00B223FE"/>
    <w:rsid w:val="00B22F55"/>
    <w:rsid w:val="00B247B2"/>
    <w:rsid w:val="00B27F31"/>
    <w:rsid w:val="00B30064"/>
    <w:rsid w:val="00B3156A"/>
    <w:rsid w:val="00B32981"/>
    <w:rsid w:val="00B33E35"/>
    <w:rsid w:val="00B354EA"/>
    <w:rsid w:val="00B402E3"/>
    <w:rsid w:val="00B41251"/>
    <w:rsid w:val="00B45562"/>
    <w:rsid w:val="00B45861"/>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44BB"/>
    <w:rsid w:val="00B90477"/>
    <w:rsid w:val="00B91863"/>
    <w:rsid w:val="00B92233"/>
    <w:rsid w:val="00B931C3"/>
    <w:rsid w:val="00B93C8F"/>
    <w:rsid w:val="00B94D0E"/>
    <w:rsid w:val="00B94F93"/>
    <w:rsid w:val="00B95181"/>
    <w:rsid w:val="00B9631D"/>
    <w:rsid w:val="00B97549"/>
    <w:rsid w:val="00BA2C62"/>
    <w:rsid w:val="00BA35EF"/>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4D3C"/>
    <w:rsid w:val="00C24EFF"/>
    <w:rsid w:val="00C256D3"/>
    <w:rsid w:val="00C27768"/>
    <w:rsid w:val="00C3030E"/>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2BEE"/>
    <w:rsid w:val="00CC2DB7"/>
    <w:rsid w:val="00CC5033"/>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31AD"/>
    <w:rsid w:val="00D5570B"/>
    <w:rsid w:val="00D60460"/>
    <w:rsid w:val="00D62165"/>
    <w:rsid w:val="00D70071"/>
    <w:rsid w:val="00D70251"/>
    <w:rsid w:val="00D70380"/>
    <w:rsid w:val="00D70E0A"/>
    <w:rsid w:val="00D72814"/>
    <w:rsid w:val="00D7332C"/>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7584"/>
    <w:rsid w:val="00DC02A4"/>
    <w:rsid w:val="00DC1368"/>
    <w:rsid w:val="00DC2BC8"/>
    <w:rsid w:val="00DC508E"/>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6AF6"/>
    <w:rsid w:val="00EF718A"/>
    <w:rsid w:val="00F01192"/>
    <w:rsid w:val="00F0198D"/>
    <w:rsid w:val="00F03BEA"/>
    <w:rsid w:val="00F05BA7"/>
    <w:rsid w:val="00F06033"/>
    <w:rsid w:val="00F06C03"/>
    <w:rsid w:val="00F1286E"/>
    <w:rsid w:val="00F14FA0"/>
    <w:rsid w:val="00F22980"/>
    <w:rsid w:val="00F2452A"/>
    <w:rsid w:val="00F24859"/>
    <w:rsid w:val="00F259B1"/>
    <w:rsid w:val="00F25F79"/>
    <w:rsid w:val="00F273C6"/>
    <w:rsid w:val="00F277E6"/>
    <w:rsid w:val="00F27FDB"/>
    <w:rsid w:val="00F30C88"/>
    <w:rsid w:val="00F32962"/>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748"/>
    <w:rsid w:val="00FB1454"/>
    <w:rsid w:val="00FB5CBC"/>
    <w:rsid w:val="00FC3356"/>
    <w:rsid w:val="00FC74F2"/>
    <w:rsid w:val="00FD0EC4"/>
    <w:rsid w:val="00FD268F"/>
    <w:rsid w:val="00FD6312"/>
    <w:rsid w:val="00FD6E7C"/>
    <w:rsid w:val="00FD7684"/>
    <w:rsid w:val="00FE27EB"/>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4A1D2B86-7FFC-4D93-8E09-12B87E019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bit.ly/2LPuySh" TargetMode="External"/><Relationship Id="rId1" Type="http://schemas.openxmlformats.org/officeDocument/2006/relationships/hyperlink" Target="http://bit.ly/2soBaP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CDFB7EE-A486-4F3E-9520-A43EB7CDB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96</TotalTime>
  <Pages>32</Pages>
  <Words>8451</Words>
  <Characters>46486</Characters>
  <Application>Microsoft Office Word</Application>
  <DocSecurity>0</DocSecurity>
  <Lines>387</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34</cp:revision>
  <dcterms:created xsi:type="dcterms:W3CDTF">2018-05-10T18:12:00Z</dcterms:created>
  <dcterms:modified xsi:type="dcterms:W3CDTF">2018-06-0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a5AUhkT"/&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